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70E9" w:rsidRPr="001D1B77" w:rsidRDefault="000070E9" w:rsidP="000070E9">
      <w:pPr>
        <w:pStyle w:val="Heading1"/>
        <w:jc w:val="center"/>
        <w:rPr>
          <w:rFonts w:ascii="Times New Roman" w:hAnsi="Times New Roman" w:cs="Times New Roman"/>
          <w:color w:val="auto"/>
          <w:sz w:val="24"/>
          <w:szCs w:val="24"/>
        </w:rPr>
      </w:pPr>
      <w:bookmarkStart w:id="0" w:name="_Toc140614160"/>
      <w:r w:rsidRPr="001D1B77">
        <w:rPr>
          <w:rFonts w:ascii="Times New Roman" w:hAnsi="Times New Roman" w:cs="Times New Roman"/>
          <w:color w:val="auto"/>
          <w:sz w:val="24"/>
          <w:szCs w:val="24"/>
        </w:rPr>
        <w:t>BAB I</w:t>
      </w:r>
      <w:bookmarkEnd w:id="0"/>
    </w:p>
    <w:p w:rsidR="000070E9" w:rsidRPr="001D1B77" w:rsidRDefault="000070E9" w:rsidP="000070E9">
      <w:pPr>
        <w:pStyle w:val="Heading1"/>
        <w:jc w:val="center"/>
        <w:rPr>
          <w:rFonts w:ascii="Times New Roman" w:hAnsi="Times New Roman" w:cs="Times New Roman"/>
          <w:color w:val="auto"/>
          <w:sz w:val="24"/>
          <w:szCs w:val="24"/>
        </w:rPr>
      </w:pPr>
      <w:bookmarkStart w:id="1" w:name="_Toc140614161"/>
      <w:r w:rsidRPr="001D1B77">
        <w:rPr>
          <w:rFonts w:ascii="Times New Roman" w:hAnsi="Times New Roman" w:cs="Times New Roman"/>
          <w:color w:val="auto"/>
          <w:sz w:val="24"/>
          <w:szCs w:val="24"/>
        </w:rPr>
        <w:t>PENDAHULUAN</w:t>
      </w:r>
      <w:bookmarkEnd w:id="1"/>
    </w:p>
    <w:p w:rsidR="000070E9" w:rsidRPr="001D1B77" w:rsidRDefault="000070E9" w:rsidP="000070E9">
      <w:pPr>
        <w:pStyle w:val="Heading2"/>
        <w:tabs>
          <w:tab w:val="left" w:pos="2940"/>
        </w:tabs>
        <w:spacing w:before="0" w:line="480" w:lineRule="auto"/>
        <w:rPr>
          <w:rFonts w:ascii="Times New Roman" w:hAnsi="Times New Roman" w:cs="Times New Roman"/>
          <w:color w:val="auto"/>
          <w:sz w:val="24"/>
          <w:szCs w:val="24"/>
        </w:rPr>
      </w:pPr>
      <w:bookmarkStart w:id="2" w:name="_Toc140614162"/>
      <w:r w:rsidRPr="001D1B77">
        <w:rPr>
          <w:rFonts w:ascii="Times New Roman" w:hAnsi="Times New Roman" w:cs="Times New Roman"/>
          <w:color w:val="auto"/>
          <w:sz w:val="24"/>
          <w:szCs w:val="24"/>
        </w:rPr>
        <w:t>1.1Latar belakang</w:t>
      </w:r>
      <w:bookmarkEnd w:id="2"/>
      <w:r>
        <w:rPr>
          <w:rFonts w:ascii="Times New Roman" w:hAnsi="Times New Roman" w:cs="Times New Roman"/>
          <w:color w:val="auto"/>
          <w:sz w:val="24"/>
          <w:szCs w:val="24"/>
        </w:rPr>
        <w:tab/>
      </w:r>
    </w:p>
    <w:p w:rsidR="000070E9" w:rsidRPr="006B4521" w:rsidRDefault="000070E9" w:rsidP="000070E9">
      <w:pPr>
        <w:spacing w:after="0" w:line="480" w:lineRule="auto"/>
        <w:ind w:firstLine="720"/>
        <w:jc w:val="both"/>
        <w:rPr>
          <w:rFonts w:ascii="Times New Roman" w:hAnsi="Times New Roman"/>
          <w:sz w:val="24"/>
          <w:szCs w:val="24"/>
          <w:lang w:val="en-US"/>
        </w:rPr>
      </w:pPr>
      <w:r w:rsidRPr="001D1B77">
        <w:rPr>
          <w:rFonts w:ascii="Times New Roman" w:hAnsi="Times New Roman"/>
          <w:sz w:val="24"/>
          <w:szCs w:val="24"/>
        </w:rPr>
        <w:t xml:space="preserve">Rumah Sakit merupakan suatu sarana kesehatan yang menyelenggarakan kegiatan pelayanan kesehatan. </w:t>
      </w:r>
      <w:proofErr w:type="gramStart"/>
      <w:r>
        <w:rPr>
          <w:rFonts w:ascii="Times New Roman" w:hAnsi="Times New Roman"/>
          <w:sz w:val="24"/>
          <w:szCs w:val="24"/>
          <w:lang w:val="en-US"/>
        </w:rPr>
        <w:t>P</w:t>
      </w:r>
      <w:r w:rsidRPr="00460921">
        <w:rPr>
          <w:rFonts w:ascii="Times New Roman" w:hAnsi="Times New Roman"/>
          <w:sz w:val="24"/>
          <w:szCs w:val="24"/>
        </w:rPr>
        <w:t xml:space="preserve">asien menjadi indikator keberhasilan penyelenggaraan pelayanan di rumah sakit </w:t>
      </w:r>
      <w:r>
        <w:rPr>
          <w:rFonts w:ascii="Times New Roman" w:hAnsi="Times New Roman"/>
          <w:sz w:val="24"/>
          <w:szCs w:val="24"/>
          <w:lang w:val="en-US"/>
        </w:rPr>
        <w:t>d</w:t>
      </w:r>
      <w:r w:rsidRPr="001D1B77">
        <w:rPr>
          <w:rFonts w:ascii="Times New Roman" w:hAnsi="Times New Roman"/>
          <w:sz w:val="24"/>
          <w:szCs w:val="24"/>
        </w:rPr>
        <w:t>alam rangka meningkatkan kualitas jasa kesehatan, kualitas pelayanan, dan kepuasan.</w:t>
      </w:r>
      <w:proofErr w:type="gramEnd"/>
      <w:r w:rsidRPr="001D1B77">
        <w:rPr>
          <w:rFonts w:ascii="Times New Roman" w:hAnsi="Times New Roman"/>
          <w:sz w:val="24"/>
          <w:szCs w:val="24"/>
        </w:rPr>
        <w:t xml:space="preserve"> Ronde keperawatan dan kelengkapan pendokumentasian asuhan keperawatan merupakan bagian dari kualitas pelayanan keperawatan di rumah saki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0527/dk.v5i1.3641","ISSN":"2337-8212","abstract":"ABSTRAKRonde keperawatan dan kelengkapan pendokumentasian asuhan keperawatan merupakan bagian dari kualitas pelayanan keperawatan di rumah sakit. Tujuan optimalisasi pelaksanaan ronde keperawatan &amp; dokumentasi asuhan keperawatan yaitu refresing dan menyiapkan perangkat yang dibutuhkan. Sehingga pengetahuan dan komitmen untuk melakukan perubahan menjadi lebih baik.Metode yang dilakukan yaitu studi kasus dengan menggunakan pendekatan Plan, Do, Check and Action (PDCA).Hasil program tersebut, pengetahuan perawat meningkat dengan hasil pre test 68% menjadi 85% ini menunjukan peningkatan yang baik yang dapat menunjukkan bahwa impelementasi yang dilakukan dinilai efektif untuk meningkatkan pengetahuan perawat. Peningkatan pelatihan, meningkat-kan strategi pengelolaan sumber daya manusia keperawatan, evaluasi beban kerja secara berkala, menciptakan lingkungan yang mendukung budaya kerja kondusif juga sangat berperan penting dalam pengoptimalisasian program. Kata-kata kunci : kualitas pelayanan, pendokumentasian, ronde. ABSTRACTRonde nursing and completeness of documentation of nursing care is part of the quality of nursing care in the hospital. Interest-round optimization of the implementation of nursing and nursing care documentation that is refreshing and prepare the necessary tools. So that the knowledge and commitment to change for the better. The method to do that is by using a case study approach of PDC). Result the program , the nurse's knowledge increases with pre-test results of 68% to 85% shows good improvement that could indicate that the implementation is carried out is considered effective to increase the knowledge of nurses.. Increased training, increased technology strategy nursing human resources management, periodic evaluation workload, create an enabling environment conducive work culture is also very important role in optimizing the program. Keywords: documenting, ronde, quality ofcare.","author":[{"dropping-particle":"","family":"Rohita","given":"Tita","non-dropping-particle":"","parse-names":false,"suffix":""},{"dropping-particle":"","family":"Yetti","given":"Krisna","non-dropping-particle":"","parse-names":false,"suffix":""}],"container-title":"Dunia Keperawatan","id":"ITEM-1","issue":"1","issued":{"date-parts":[["2017"]]},"page":"50","title":"Peningkatan Kualitas Pelayanan Keperawatan Melalui Ronde Dan Pendokumentasian","type":"article-journal","volume":"5"},"uris":["http://www.mendeley.com/documents/?uuid=03307966-765a-4ce3-ac09-7269a08c24c4","http://www.mendeley.com/documents/?uuid=6bc96024-2fd8-4681-aff8-ef77eb1f1491"]}],"mendeley":{"formattedCitation":"(Rohita &amp; Yetti, 2017)","manualFormatting":"(Tita R &amp; Krisna Y, 2017)","plainTextFormattedCitation":"(Rohita &amp; Yetti, 2017)","previouslyFormattedCitation":"(Rohita &amp; Yetti, 2017)"},"properties":{"noteIndex":0},"schema":"https://github.com/citation-style-language/schema/raw/master/csl-citation.json"}</w:instrText>
      </w:r>
      <w:r>
        <w:rPr>
          <w:rFonts w:ascii="Times New Roman" w:hAnsi="Times New Roman"/>
          <w:sz w:val="24"/>
          <w:szCs w:val="24"/>
        </w:rPr>
        <w:fldChar w:fldCharType="separate"/>
      </w:r>
      <w:r w:rsidRPr="006B4521">
        <w:rPr>
          <w:rFonts w:ascii="Times New Roman" w:hAnsi="Times New Roman"/>
          <w:noProof/>
          <w:sz w:val="24"/>
          <w:szCs w:val="24"/>
        </w:rPr>
        <w:t>(</w:t>
      </w:r>
      <w:r>
        <w:rPr>
          <w:rFonts w:ascii="Times New Roman" w:hAnsi="Times New Roman"/>
          <w:noProof/>
          <w:sz w:val="24"/>
          <w:szCs w:val="24"/>
          <w:lang w:val="en-US"/>
        </w:rPr>
        <w:t>Tita R &amp; Krisna Y</w:t>
      </w:r>
      <w:r w:rsidRPr="006B4521">
        <w:rPr>
          <w:rFonts w:ascii="Times New Roman" w:hAnsi="Times New Roman"/>
          <w:noProof/>
          <w:sz w:val="24"/>
          <w:szCs w:val="24"/>
        </w:rPr>
        <w:t>, 2017)</w:t>
      </w:r>
      <w:r>
        <w:rPr>
          <w:rFonts w:ascii="Times New Roman" w:hAnsi="Times New Roman"/>
          <w:sz w:val="24"/>
          <w:szCs w:val="24"/>
        </w:rPr>
        <w:fldChar w:fldCharType="end"/>
      </w:r>
      <w:r>
        <w:rPr>
          <w:rFonts w:ascii="Times New Roman" w:hAnsi="Times New Roman"/>
          <w:sz w:val="24"/>
          <w:szCs w:val="24"/>
          <w:lang w:val="en-US"/>
        </w:rPr>
        <w:t>.</w:t>
      </w:r>
    </w:p>
    <w:p w:rsidR="000070E9" w:rsidRPr="001D1B77" w:rsidRDefault="000070E9" w:rsidP="000070E9">
      <w:pPr>
        <w:spacing w:after="0" w:line="480" w:lineRule="auto"/>
        <w:ind w:firstLine="720"/>
        <w:jc w:val="both"/>
        <w:rPr>
          <w:rFonts w:ascii="Times New Roman" w:hAnsi="Times New Roman"/>
          <w:sz w:val="24"/>
          <w:szCs w:val="24"/>
        </w:rPr>
      </w:pPr>
      <w:r w:rsidRPr="001D1B77">
        <w:rPr>
          <w:rFonts w:ascii="Times New Roman" w:hAnsi="Times New Roman"/>
          <w:sz w:val="24"/>
          <w:szCs w:val="24"/>
        </w:rPr>
        <w:t xml:space="preserve">Ronde keperawatan merupakan suatu metode dalam pelayanan keperawatan yang berguna meningkatkan pelayanan kepada pasien dan memberikan masukankepada perawat tentang asuhan keperawatan. Salah satu strategis yang memungkinkan perawat mengembangkan proses dan keterampilan untuk memfasilitasi otonomi, pengambilan keputusan, hubungan tim yang efektif serta status professional keperawat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0527/dk.v5i1.3641","ISSN":"2337-8212","abstract":"ABSTRAKRonde keperawatan dan kelengkapan pendokumentasian asuhan keperawatan merupakan bagian dari kualitas pelayanan keperawatan di rumah sakit. Tujuan optimalisasi pelaksanaan ronde keperawatan &amp; dokumentasi asuhan keperawatan yaitu refresing dan menyiapkan perangkat yang dibutuhkan. Sehingga pengetahuan dan komitmen untuk melakukan perubahan menjadi lebih baik.Metode yang dilakukan yaitu studi kasus dengan menggunakan pendekatan Plan, Do, Check and Action (PDCA).Hasil program tersebut, pengetahuan perawat meningkat dengan hasil pre test 68% menjadi 85% ini menunjukan peningkatan yang baik yang dapat menunjukkan bahwa impelementasi yang dilakukan dinilai efektif untuk meningkatkan pengetahuan perawat. Peningkatan pelatihan, meningkat-kan strategi pengelolaan sumber daya manusia keperawatan, evaluasi beban kerja secara berkala, menciptakan lingkungan yang mendukung budaya kerja kondusif juga sangat berperan penting dalam pengoptimalisasian program. Kata-kata kunci : kualitas pelayanan, pendokumentasian, ronde. ABSTRACTRonde nursing and completeness of documentation of nursing care is part of the quality of nursing care in the hospital. Interest-round optimization of the implementation of nursing and nursing care documentation that is refreshing and prepare the necessary tools. So that the knowledge and commitment to change for the better. The method to do that is by using a case study approach of PDC). Result the program , the nurse's knowledge increases with pre-test results of 68% to 85% shows good improvement that could indicate that the implementation is carried out is considered effective to increase the knowledge of nurses.. Increased training, increased technology strategy nursing human resources management, periodic evaluation workload, create an enabling environment conducive work culture is also very important role in optimizing the program. Keywords: documenting, ronde, quality ofcare.","author":[{"dropping-particle":"","family":"Rohita","given":"Tita","non-dropping-particle":"","parse-names":false,"suffix":""},{"dropping-particle":"","family":"Yetti","given":"Krisna","non-dropping-particle":"","parse-names":false,"suffix":""}],"container-title":"Dunia Keperawatan","id":"ITEM-1","issue":"1","issued":{"date-parts":[["2017"]]},"page":"50","title":"Peningkatan Kualitas Pelayanan Keperawatan Melalui Ronde Dan Pendokumentasian","type":"article-journal","volume":"5"},"uris":["http://www.mendeley.com/documents/?uuid=6bc96024-2fd8-4681-aff8-ef77eb1f1491","http://www.mendeley.com/documents/?uuid=03307966-765a-4ce3-ac09-7269a08c24c4"]}],"mendeley":{"formattedCitation":"(Rohita &amp; Yetti, 2017)","manualFormatting":"(Tita R &amp; Krisna Y, 2017)","plainTextFormattedCitation":"(Rohita &amp; Yetti, 2017)","previouslyFormattedCitation":"(Rohita &amp; Yetti, 2017)"},"properties":{"noteIndex":0},"schema":"https://github.com/citation-style-language/schema/raw/master/csl-citation.json"}</w:instrText>
      </w:r>
      <w:r>
        <w:rPr>
          <w:rFonts w:ascii="Times New Roman" w:hAnsi="Times New Roman"/>
          <w:sz w:val="24"/>
          <w:szCs w:val="24"/>
        </w:rPr>
        <w:fldChar w:fldCharType="separate"/>
      </w:r>
      <w:r w:rsidRPr="006B4521">
        <w:rPr>
          <w:rFonts w:ascii="Times New Roman" w:hAnsi="Times New Roman"/>
          <w:noProof/>
          <w:sz w:val="24"/>
          <w:szCs w:val="24"/>
        </w:rPr>
        <w:t>(</w:t>
      </w:r>
      <w:r>
        <w:rPr>
          <w:rFonts w:ascii="Times New Roman" w:hAnsi="Times New Roman"/>
          <w:noProof/>
          <w:sz w:val="24"/>
          <w:szCs w:val="24"/>
          <w:lang w:val="en-US"/>
        </w:rPr>
        <w:t>Tita R &amp; Krisna Y</w:t>
      </w:r>
      <w:r w:rsidRPr="006B4521">
        <w:rPr>
          <w:rFonts w:ascii="Times New Roman" w:hAnsi="Times New Roman"/>
          <w:noProof/>
          <w:sz w:val="24"/>
          <w:szCs w:val="24"/>
        </w:rPr>
        <w:t>, 2017)</w:t>
      </w:r>
      <w:r>
        <w:rPr>
          <w:rFonts w:ascii="Times New Roman" w:hAnsi="Times New Roman"/>
          <w:sz w:val="24"/>
          <w:szCs w:val="24"/>
        </w:rPr>
        <w:fldChar w:fldCharType="end"/>
      </w:r>
      <w:r w:rsidRPr="001D1B77">
        <w:rPr>
          <w:rFonts w:ascii="Times New Roman" w:hAnsi="Times New Roman"/>
          <w:sz w:val="24"/>
          <w:szCs w:val="24"/>
        </w:rPr>
        <w:t xml:space="preserve">. </w:t>
      </w:r>
    </w:p>
    <w:p w:rsidR="000070E9" w:rsidRPr="001D1B77" w:rsidRDefault="000070E9" w:rsidP="000070E9">
      <w:pPr>
        <w:spacing w:after="0" w:line="480" w:lineRule="auto"/>
        <w:ind w:firstLine="720"/>
        <w:jc w:val="both"/>
        <w:rPr>
          <w:rFonts w:ascii="Times New Roman" w:hAnsi="Times New Roman"/>
          <w:sz w:val="24"/>
          <w:szCs w:val="24"/>
        </w:rPr>
      </w:pPr>
      <w:r w:rsidRPr="001D1B77">
        <w:rPr>
          <w:rFonts w:ascii="Times New Roman" w:hAnsi="Times New Roman"/>
          <w:sz w:val="24"/>
          <w:szCs w:val="24"/>
        </w:rPr>
        <w:t>Ronde keperawatan dilakukan perawat kepada pasien disamping pasien dan diperlukan agar masalah pasien dapat teratasi dengan baik, sehingga semua kebutuhan dasar dapat terpenuhi, dan juga dapat meningkatkan otonomi perawat sehingga kepuasan kerja perawat akan meningkat. Waktu pelaksanaan ronde bermacam-macam tergantung kondisi dan situasi ruangan. Waktu pelaksanaan ronde keperawatan adalah setiap hari selama kurang lebih satu jam, ketika intensitas kegiatan di ruangan sudah relative tenang</w:t>
      </w:r>
      <w:r>
        <w:rPr>
          <w:rFonts w:ascii="Times New Roman" w:hAnsi="Times New Roman"/>
          <w:sz w:val="24"/>
          <w:szCs w:val="24"/>
        </w:rPr>
        <w:t xml:space="preserve"> </w:t>
      </w:r>
      <w:r>
        <w:rPr>
          <w:rFonts w:ascii="Times New Roman" w:hAnsi="Times New Roman"/>
          <w:sz w:val="24"/>
          <w:szCs w:val="24"/>
          <w:lang w:val="en-US"/>
        </w:rPr>
        <w:t>(</w:t>
      </w:r>
      <w:proofErr w:type="spellStart"/>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0527/dk.v5i1.3641","ISSN":"2337-8212","abstract":"ABSTRAKRonde keperawatan dan kelengkapan pendokumentasian asuhan keperawatan merupakan bagian dari kualitas pelayanan keperawatan di rumah sakit. Tujuan optimalisasi pelaksanaan ronde keperawatan &amp; dokumentasi asuhan keperawatan yaitu refresing dan menyiapkan perangkat yang dibutuhkan. Sehingga pengetahuan dan komitmen untuk melakukan perubahan menjadi lebih baik.Metode yang dilakukan yaitu studi kasus dengan menggunakan pendekatan Plan, Do, Check and Action (PDCA).Hasil program tersebut, pengetahuan perawat meningkat dengan hasil pre test 68% menjadi 85% ini menunjukan peningkatan yang baik yang dapat menunjukkan bahwa impelementasi yang dilakukan dinilai efektif untuk meningkatkan pengetahuan perawat. Peningkatan pelatihan, meningkat-kan strategi pengelolaan sumber daya manusia keperawatan, evaluasi beban kerja secara berkala, menciptakan lingkungan yang mendukung budaya kerja kondusif juga sangat berperan penting dalam pengoptimalisasian program. Kata-kata kunci : kualitas pelayanan, pendokumentasian, ronde. ABSTRACTRonde nursing and completeness of documentation of nursing care is part of the quality of nursing care in the hospital. Interest-round optimization of the implementation of nursing and nursing care documentation that is refreshing and prepare the necessary tools. So that the knowledge and commitment to change for the better. The method to do that is by using a case study approach of PDC). Result the program , the nurse's knowledge increases with pre-test results of 68% to 85% shows good improvement that could indicate that the implementation is carried out is considered effective to increase the knowledge of nurses.. Increased training, increased technology strategy nursing human resources management, periodic evaluation workload, create an enabling environment conducive work culture is also very important role in optimizing the program. Keywords: documenting, ronde, quality ofcare.","author":[{"dropping-particle":"","family":"Rohita","given":"Tita","non-dropping-particle":"","parse-names":false,"suffix":""},{"dropping-particle":"","family":"Yetti","given":"Krisna","non-dropping-particle":"","parse-names":false,"suffix":""}],"container-title":"Dunia Keperawatan","id":"ITEM-1","issue":"1","issued":{"date-parts":[["2017"]]},"page":"50","title":"Peningkatan Kualitas Pelayanan Keperawatan Melalui Ronde Dan Pendokumentasian","type":"article-journal","volume":"5"},"uris":["http://www.mendeley.com/documents/?uuid=6bc96024-2fd8-4681-aff8-ef77eb1f1491","http://www.mendeley.com/documents/?uuid=03307966-765a-4ce3-ac09-7269a08c24c4"]}],"mendeley":{"formattedCitation":"(Rohita &amp; Yetti, 2017)","manualFormatting":"Tita R &amp; Krisna Y, 2017)","plainTextFormattedCitation":"(Rohita &amp; Yetti, 2017)","previouslyFormattedCitation":"(Rohita &amp; Yetti,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lang w:val="en-US"/>
        </w:rPr>
        <w:t>Tita</w:t>
      </w:r>
      <w:proofErr w:type="spellEnd"/>
      <w:r>
        <w:rPr>
          <w:rFonts w:ascii="Times New Roman" w:hAnsi="Times New Roman"/>
          <w:noProof/>
          <w:sz w:val="24"/>
          <w:szCs w:val="24"/>
          <w:lang w:val="en-US"/>
        </w:rPr>
        <w:t xml:space="preserve"> R &amp; Krisna Y</w:t>
      </w:r>
      <w:r w:rsidRPr="006B4521">
        <w:rPr>
          <w:rFonts w:ascii="Times New Roman" w:hAnsi="Times New Roman"/>
          <w:noProof/>
          <w:sz w:val="24"/>
          <w:szCs w:val="24"/>
        </w:rPr>
        <w:t>, 2017)</w:t>
      </w:r>
      <w:r>
        <w:rPr>
          <w:rFonts w:ascii="Times New Roman" w:hAnsi="Times New Roman"/>
          <w:sz w:val="24"/>
          <w:szCs w:val="24"/>
        </w:rPr>
        <w:fldChar w:fldCharType="end"/>
      </w:r>
      <w:r>
        <w:rPr>
          <w:rFonts w:ascii="Times New Roman" w:hAnsi="Times New Roman"/>
          <w:sz w:val="24"/>
          <w:szCs w:val="24"/>
          <w:lang w:val="en-US"/>
        </w:rPr>
        <w:t>.</w:t>
      </w:r>
    </w:p>
    <w:p w:rsidR="000070E9" w:rsidRPr="001D1B77" w:rsidRDefault="000070E9" w:rsidP="000070E9">
      <w:pPr>
        <w:spacing w:after="0" w:line="480" w:lineRule="auto"/>
        <w:ind w:firstLine="720"/>
        <w:jc w:val="both"/>
        <w:rPr>
          <w:rFonts w:ascii="Times New Roman" w:hAnsi="Times New Roman"/>
          <w:sz w:val="24"/>
          <w:szCs w:val="24"/>
        </w:rPr>
      </w:pPr>
      <w:r w:rsidRPr="001D1B77">
        <w:rPr>
          <w:rFonts w:ascii="Times New Roman" w:hAnsi="Times New Roman"/>
          <w:sz w:val="24"/>
          <w:szCs w:val="24"/>
        </w:rPr>
        <w:t xml:space="preserve">Peneliti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77/23743735211056534","ISSN":"23743743","abstract":"The lack of face-to-face interactions with families, the increase in the number of patients admitted to the ICU, nursing staff shortages, and inadequate personal protective equipment has created many challenges for nurses in advocacy of the COVID-19 patient with life-threatening conditions. This study aimed to explore the experiences of intensive care nurses in the advocacy of COVID-19 patients. This study was performed using a qualitative content analysis method with Graneheim and Lundman approach, Iran, 2020. Data were collected through semi-structured interviews with eighteen clinical nurses from the intensive care units of three hospitals. Themes extracted from the nurses’ statements were promoting patient safety (informing physicians about the complications and consequences of treatment, preventing medical errors, protecting patients from threats), respecting the patients’ values (providing comfort at the end of life, providing a comfortable environment, commitment to confidentiality, cultural observance, respect for individualism, fair care), and informing (clarifying clinical conditions, describing available services, and being the patients’ voice). ICU nurses in health crises such as COVID-19 as patient advocates should promote patient safety, respect patients’ values, and inform them. The results of this study could help enhance the active role of intensive care nurses in the advocacy of COVID-19 patients.","author":[{"dropping-particle":"","family":"Aghaie","given":"Bahman","non-dropping-particle":"","parse-names":false,"suffix":""},{"dropping-particle":"","family":"Norouzadeh","given":"Reza","non-dropping-particle":"","parse-names":false,"suffix":""},{"dropping-particle":"","family":"Sharifipour","given":"Ehsan","non-dropping-particle":"","parse-names":false,"suffix":""},{"dropping-particle":"","family":"Koohpaei","given":"Alireza","non-dropping-particle":"","parse-names":false,"suffix":""},{"dropping-particle":"","family":"Negarandeh","given":"Reza","non-dropping-particle":"","parse-names":false,"suffix":""},{"dropping-particle":"","family":"Abbasinia","given":"Mohammad","non-dropping-particle":"","parse-names":false,"suffix":""}],"container-title":"Journal of Patient Experience","id":"ITEM-1","issue":"83","issued":{"date-parts":[["2021"]]},"page":"1-6","title":"The Experiences of Intensive Care Nurses in Advocacy of COVID-19 Patients","type":"article-journal","volume":"8"},"uris":["http://www.mendeley.com/documents/?uuid=4d06d31a-811a-40c7-bac9-9a4b8a45b1c3","http://www.mendeley.com/documents/?uuid=d47c60a2-73b9-42bf-8441-b27b45587ddf"]}],"mendeley":{"formattedCitation":"(Aghaie et al., 2021)","plainTextFormattedCitation":"(Aghaie et al., 2021)","previouslyFormattedCitation":"(Aghaie et al., 2021)"},"properties":{"noteIndex":0},"schema":"https://github.com/citation-style-language/schema/raw/master/csl-citation.json"}</w:instrText>
      </w:r>
      <w:r>
        <w:rPr>
          <w:rFonts w:ascii="Times New Roman" w:hAnsi="Times New Roman"/>
          <w:sz w:val="24"/>
          <w:szCs w:val="24"/>
        </w:rPr>
        <w:fldChar w:fldCharType="separate"/>
      </w:r>
      <w:r w:rsidRPr="006B4521">
        <w:rPr>
          <w:rFonts w:ascii="Times New Roman" w:hAnsi="Times New Roman"/>
          <w:noProof/>
          <w:sz w:val="24"/>
          <w:szCs w:val="24"/>
        </w:rPr>
        <w:t>(Aghaie et al., 2021)</w:t>
      </w:r>
      <w:r>
        <w:rPr>
          <w:rFonts w:ascii="Times New Roman" w:hAnsi="Times New Roman"/>
          <w:sz w:val="24"/>
          <w:szCs w:val="24"/>
        </w:rPr>
        <w:fldChar w:fldCharType="end"/>
      </w:r>
      <w:r w:rsidRPr="001D1B77">
        <w:rPr>
          <w:rFonts w:ascii="Times New Roman" w:hAnsi="Times New Roman"/>
          <w:sz w:val="24"/>
          <w:szCs w:val="24"/>
        </w:rPr>
        <w:t xml:space="preserve"> didapatkan hasil bahwa salah satu salah satu kegiatan perawat yang dapat meningkatkan kepuasan pasien dan keluarga adalah nursing rounds yang </w:t>
      </w:r>
      <w:r w:rsidRPr="001D1B77">
        <w:rPr>
          <w:rFonts w:ascii="Times New Roman" w:hAnsi="Times New Roman"/>
          <w:sz w:val="24"/>
          <w:szCs w:val="24"/>
        </w:rPr>
        <w:lastRenderedPageBreak/>
        <w:t xml:space="preserve">dilakukan secara teratur dan terstruktur. Metode ini dapat meningkatkan interaksi pasien-perawat dan meningkatkan kualitas asuhan keperawatan dan kepuasan pasien. Penelitian lain yang dilakukan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ijans.2020.100239","ISSN":"22141391","abstract":"Background: Today, implementation of hourly bedside nursing rounds is an important component of evaluating the excellence of hospitals and it is one of the strategies to increase the quality of care. Nevertheless, there has been little emphasis on the implementation of hourly nursing rounds and limited evidence is available on its effect on patient satisfaction with nursing care in Ethiopia. Hence, the objective of this study was to determine the effect of hourly nursing rounds on patient satisfaction with nursing care. Methods: A quasi-experimental nonequivalent groups study design was used to determine the effect of hourly nursing rounds on patient satisfaction with nursing care at Debre Markos Referral Hospital. A convenience sample of 104 hospitalized patients participated in this study (52 in control and 52 intervention group). The control group received the usual care in the selected units compared with the intervention group who received care with hourly nursing rounds. Patient satisfaction with nursing care scores was taken on the second and fifth days of hospitalization in both groups. Independent t-test was used to compare the statistical difference between the mean satisfaction scores of the two groups. A P-value of less than 0.05 was considered significant. Results: The result of the t-test demonstrated that patients in the intervention group had a higher satisfaction score than patients in the control group on the second day of hospitalization although it was not statistically significant (P = 0.215). However, there was a significant difference in the mean satisfaction scores on the fifth day of hospitalization (from 71.02 ± 14.37 in the control group to 79.69 ± 12.21 in the intervention group, P = 0.001). Conclusion: This study revealed that patients in the intervention group have higher satisfaction scores than the control group, providing evidence that hourly nursing rounds improve patient satisfaction with nursing care and quality of care. Therefore, policymakers (FMoH) need to consider the implementation of consistent hourly nursing rounds in our hospitals to improve patient satisfaction and overall quality of care at large. Trial registration ID: PACTR201907735468929.","author":[{"dropping-particle":"","family":"Mulugeta","given":"Henok","non-dropping-particle":"","parse-names":false,"suffix":""},{"dropping-particle":"","family":"Afenigus","given":"Abebe Dilie","non-dropping-particle":"","parse-names":false,"suffix":""},{"dropping-particle":"","family":"Wagnew","given":"Fasil","non-dropping-particle":"","parse-names":false,"suffix":""},{"dropping-particle":"","family":"Haile","given":"Dessalegn","non-dropping-particle":"","parse-names":false,"suffix":""},{"dropping-particle":"","family":"Tadesse","given":"Aster","non-dropping-particle":"","parse-names":false,"suffix":""},{"dropping-particle":"","family":"Kibret","given":"Getiye Dejenu","non-dropping-particle":"","parse-names":false,"suffix":""}],"container-title":"International Journal of Africa Nursing Sciences","id":"ITEM-1","issue":"August","issued":{"date-parts":[["2020"]]},"page":"100239","publisher":"Elsevier","title":"The effect of hourly nursing rounds on patient satisfaction at Debre Markos Referral Hospital, Northwest Ethiopia: A non-randomized controlled clinical trial","type":"article-journal","volume":"13"},"uris":["http://www.mendeley.com/documents/?uuid=d991492a-00c2-49ec-bf2d-d4a87a2ff5e0","http://www.mendeley.com/documents/?uuid=25112c11-6a73-434c-aca3-bdf0e3d07b0d"]}],"mendeley":{"formattedCitation":"(Mulugeta et al., 2020)","plainTextFormattedCitation":"(Mulugeta et al., 2020)","previouslyFormattedCitation":"(Mulugeta et al., 2020)"},"properties":{"noteIndex":0},"schema":"https://github.com/citation-style-language/schema/raw/master/csl-citation.json"}</w:instrText>
      </w:r>
      <w:r>
        <w:rPr>
          <w:rFonts w:ascii="Times New Roman" w:hAnsi="Times New Roman"/>
          <w:sz w:val="24"/>
          <w:szCs w:val="24"/>
        </w:rPr>
        <w:fldChar w:fldCharType="separate"/>
      </w:r>
      <w:r w:rsidRPr="00460921">
        <w:rPr>
          <w:rFonts w:ascii="Times New Roman" w:hAnsi="Times New Roman"/>
          <w:noProof/>
          <w:sz w:val="24"/>
          <w:szCs w:val="24"/>
        </w:rPr>
        <w:t>(Mulugeta et al., 2020)</w:t>
      </w:r>
      <w:r>
        <w:rPr>
          <w:rFonts w:ascii="Times New Roman" w:hAnsi="Times New Roman"/>
          <w:sz w:val="24"/>
          <w:szCs w:val="24"/>
        </w:rPr>
        <w:fldChar w:fldCharType="end"/>
      </w:r>
      <w:r>
        <w:rPr>
          <w:rFonts w:ascii="Times New Roman" w:hAnsi="Times New Roman"/>
          <w:sz w:val="24"/>
          <w:szCs w:val="24"/>
        </w:rPr>
        <w:t xml:space="preserve"> </w:t>
      </w:r>
      <w:r w:rsidRPr="001D1B77">
        <w:rPr>
          <w:rFonts w:ascii="Times New Roman" w:hAnsi="Times New Roman"/>
          <w:sz w:val="24"/>
          <w:szCs w:val="24"/>
        </w:rPr>
        <w:t>diperoleh hasil bahwa ronde keperawatan yang dilakukan setiap jam dapat meningkatkan kualitas asuhan keperawan dan dapat meningkatkan kepuasan pasien.</w:t>
      </w:r>
    </w:p>
    <w:p w:rsidR="000070E9" w:rsidRPr="001D1B77" w:rsidRDefault="000070E9" w:rsidP="000070E9">
      <w:pPr>
        <w:spacing w:after="0" w:line="480" w:lineRule="auto"/>
        <w:ind w:firstLine="720"/>
        <w:jc w:val="both"/>
        <w:rPr>
          <w:rFonts w:ascii="Times New Roman" w:hAnsi="Times New Roman"/>
          <w:sz w:val="24"/>
          <w:szCs w:val="24"/>
        </w:rPr>
      </w:pPr>
      <w:r w:rsidRPr="001D1B77">
        <w:rPr>
          <w:rFonts w:ascii="Times New Roman" w:hAnsi="Times New Roman"/>
          <w:sz w:val="24"/>
          <w:szCs w:val="24"/>
        </w:rPr>
        <w:t>Asuhan keperawatan merupakan hal sangat penting bagi seorang perawat. Kemampuan pemberian pelayanan yang baik serta kemudian dapat secara efektif dapat mengkomunikasikan tentang perawatan pasien tergantung pada seberapa baik kualitas informasi yang diberikan serta dokumentasi yang disediakan untuk dimanfaatkan oleh semua profesional kesehatan dan antar bidang pelayanan kesehatan. Pendokumentasian merupakan bukti pencatatan dan pelaporan perawat yang berguna untuk kepentingan perawat,dan tim kesehatan dalam memberikan pelayanan kesehatan</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0527/dk.v5i1.3641","ISSN":"2337-8212","abstract":"ABSTRAKRonde keperawatan dan kelengkapan pendokumentasian asuhan keperawatan merupakan bagian dari kualitas pelayanan keperawatan di rumah sakit. Tujuan optimalisasi pelaksanaan ronde keperawatan &amp; dokumentasi asuhan keperawatan yaitu refresing dan menyiapkan perangkat yang dibutuhkan. Sehingga pengetahuan dan komitmen untuk melakukan perubahan menjadi lebih baik.Metode yang dilakukan yaitu studi kasus dengan menggunakan pendekatan Plan, Do, Check and Action (PDCA).Hasil program tersebut, pengetahuan perawat meningkat dengan hasil pre test 68% menjadi 85% ini menunjukan peningkatan yang baik yang dapat menunjukkan bahwa impelementasi yang dilakukan dinilai efektif untuk meningkatkan pengetahuan perawat. Peningkatan pelatihan, meningkat-kan strategi pengelolaan sumber daya manusia keperawatan, evaluasi beban kerja secara berkala, menciptakan lingkungan yang mendukung budaya kerja kondusif juga sangat berperan penting dalam pengoptimalisasian program. Kata-kata kunci : kualitas pelayanan, pendokumentasian, ronde. ABSTRACTRonde nursing and completeness of documentation of nursing care is part of the quality of nursing care in the hospital. Interest-round optimization of the implementation of nursing and nursing care documentation that is refreshing and prepare the necessary tools. So that the knowledge and commitment to change for the better. The method to do that is by using a case study approach of PDC). Result the program , the nurse's knowledge increases with pre-test results of 68% to 85% shows good improvement that could indicate that the implementation is carried out is considered effective to increase the knowledge of nurses.. Increased training, increased technology strategy nursing human resources management, periodic evaluation workload, create an enabling environment conducive work culture is also very important role in optimizing the program. Keywords: documenting, ronde, quality ofcare.","author":[{"dropping-particle":"","family":"Rohita","given":"Tita","non-dropping-particle":"","parse-names":false,"suffix":""},{"dropping-particle":"","family":"Yetti","given":"Krisna","non-dropping-particle":"","parse-names":false,"suffix":""}],"container-title":"Dunia Keperawatan","id":"ITEM-1","issue":"1","issued":{"date-parts":[["2017"]]},"page":"50","title":"Peningkatan Kualitas Pelayanan Keperawatan Melalui Ronde Dan Pendokumentasian","type":"article-journal","volume":"5"},"uris":["http://www.mendeley.com/documents/?uuid=6bc96024-2fd8-4681-aff8-ef77eb1f1491","http://www.mendeley.com/documents/?uuid=03307966-765a-4ce3-ac09-7269a08c24c4"]}],"mendeley":{"formattedCitation":"(Rohita &amp; Yetti, 2017)","manualFormatting":"( Tita R &amp; Krisna Y, 2017)","plainTextFormattedCitation":"(Rohita &amp; Yetti, 2017)","previouslyFormattedCitation":"(Rohita &amp; Yetti, 2017)"},"properties":{"noteIndex":0},"schema":"https://github.com/citation-style-language/schema/raw/master/csl-citation.json"}</w:instrText>
      </w:r>
      <w:r>
        <w:rPr>
          <w:rFonts w:ascii="Times New Roman" w:hAnsi="Times New Roman"/>
          <w:sz w:val="24"/>
          <w:szCs w:val="24"/>
        </w:rPr>
        <w:fldChar w:fldCharType="separate"/>
      </w:r>
      <w:r w:rsidRPr="00460921">
        <w:rPr>
          <w:rFonts w:ascii="Times New Roman" w:hAnsi="Times New Roman"/>
          <w:noProof/>
          <w:sz w:val="24"/>
          <w:szCs w:val="24"/>
        </w:rPr>
        <w:t>(Tita R &amp; Krisna Y, 2017)</w:t>
      </w:r>
      <w:r>
        <w:rPr>
          <w:rFonts w:ascii="Times New Roman" w:hAnsi="Times New Roman"/>
          <w:sz w:val="24"/>
          <w:szCs w:val="24"/>
        </w:rPr>
        <w:fldChar w:fldCharType="end"/>
      </w:r>
      <w:r w:rsidRPr="001D1B77">
        <w:rPr>
          <w:rFonts w:ascii="Times New Roman" w:hAnsi="Times New Roman"/>
          <w:sz w:val="24"/>
          <w:szCs w:val="24"/>
        </w:rPr>
        <w:t xml:space="preserve">. </w:t>
      </w:r>
    </w:p>
    <w:p w:rsidR="000070E9" w:rsidRPr="001D1B77" w:rsidRDefault="000070E9" w:rsidP="000070E9">
      <w:pPr>
        <w:spacing w:after="0" w:line="480" w:lineRule="auto"/>
        <w:ind w:firstLine="720"/>
        <w:jc w:val="both"/>
        <w:rPr>
          <w:rFonts w:ascii="Times New Roman" w:hAnsi="Times New Roman"/>
          <w:sz w:val="24"/>
          <w:szCs w:val="24"/>
        </w:rPr>
      </w:pPr>
      <w:r w:rsidRPr="001D1B77">
        <w:rPr>
          <w:rFonts w:ascii="Times New Roman" w:hAnsi="Times New Roman"/>
          <w:sz w:val="24"/>
          <w:szCs w:val="24"/>
        </w:rPr>
        <w:t>Dokumentasi harus dilakukan segera setelah selesai melakukan kegiatan keperawatan untuk menghindari kealpaan yang tidak disengaja.Pendokumentasian berguna bagi rumah sakit dalam meningkatkan standar akreditasi, sebagai alat komunikasi antar profesi, indikator pelayanan mutu, bukti tanggung jawab, dan tanggung gugat perawat, sumber data dan sebagai sarana penelitian. Keberadaan dokumentasi baik berbentuk catatan maupun laporan akan sangat membantu komunikasi antara sesama perawat maupun disiplin ilmu lain dalam rencana pengobatan</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0527/dk.v5i1.3641","ISSN":"2337-8212","abstract":"ABSTRAKRonde keperawatan dan kelengkapan pendokumentasian asuhan keperawatan merupakan bagian dari kualitas pelayanan keperawatan di rumah sakit. Tujuan optimalisasi pelaksanaan ronde keperawatan &amp; dokumentasi asuhan keperawatan yaitu refresing dan menyiapkan perangkat yang dibutuhkan. Sehingga pengetahuan dan komitmen untuk melakukan perubahan menjadi lebih baik.Metode yang dilakukan yaitu studi kasus dengan menggunakan pendekatan Plan, Do, Check and Action (PDCA).Hasil program tersebut, pengetahuan perawat meningkat dengan hasil pre test 68% menjadi 85% ini menunjukan peningkatan yang baik yang dapat menunjukkan bahwa impelementasi yang dilakukan dinilai efektif untuk meningkatkan pengetahuan perawat. Peningkatan pelatihan, meningkat-kan strategi pengelolaan sumber daya manusia keperawatan, evaluasi beban kerja secara berkala, menciptakan lingkungan yang mendukung budaya kerja kondusif juga sangat berperan penting dalam pengoptimalisasian program. Kata-kata kunci : kualitas pelayanan, pendokumentasian, ronde. ABSTRACTRonde nursing and completeness of documentation of nursing care is part of the quality of nursing care in the hospital. Interest-round optimization of the implementation of nursing and nursing care documentation that is refreshing and prepare the necessary tools. So that the knowledge and commitment to change for the better. The method to do that is by using a case study approach of PDC). Result the program , the nurse's knowledge increases with pre-test results of 68% to 85% shows good improvement that could indicate that the implementation is carried out is considered effective to increase the knowledge of nurses.. Increased training, increased technology strategy nursing human resources management, periodic evaluation workload, create an enabling environment conducive work culture is also very important role in optimizing the program. Keywords: documenting, ronde, quality ofcare.","author":[{"dropping-particle":"","family":"Rohita","given":"Tita","non-dropping-particle":"","parse-names":false,"suffix":""},{"dropping-particle":"","family":"Yetti","given":"Krisna","non-dropping-particle":"","parse-names":false,"suffix":""}],"container-title":"Dunia Keperawatan","id":"ITEM-1","issue":"1","issued":{"date-parts":[["2017"]]},"page":"50","title":"Peningkatan Kualitas Pelayanan Keperawatan Melalui Ronde Dan Pendokumentasian","type":"article-journal","volume":"5"},"uris":["http://www.mendeley.com/documents/?uuid=6bc96024-2fd8-4681-aff8-ef77eb1f1491","http://www.mendeley.com/documents/?uuid=03307966-765a-4ce3-ac09-7269a08c24c4"]}],"mendeley":{"formattedCitation":"(Rohita &amp; Yetti, 2017)","manualFormatting":"( Tita R &amp; Krisna Y, 2017)","plainTextFormattedCitation":"(Rohita &amp; Yetti, 2017)","previouslyFormattedCitation":"(Rohita &amp; Yetti, 2017)"},"properties":{"noteIndex":0},"schema":"https://github.com/citation-style-language/schema/raw/master/csl-citation.json"}</w:instrText>
      </w:r>
      <w:r>
        <w:rPr>
          <w:rFonts w:ascii="Times New Roman" w:hAnsi="Times New Roman"/>
          <w:sz w:val="24"/>
          <w:szCs w:val="24"/>
        </w:rPr>
        <w:fldChar w:fldCharType="separate"/>
      </w:r>
      <w:r w:rsidRPr="00460921">
        <w:rPr>
          <w:rFonts w:ascii="Times New Roman" w:hAnsi="Times New Roman"/>
          <w:noProof/>
          <w:sz w:val="24"/>
          <w:szCs w:val="24"/>
        </w:rPr>
        <w:t xml:space="preserve">( </w:t>
      </w:r>
      <w:r w:rsidRPr="001D1B77">
        <w:rPr>
          <w:rFonts w:ascii="Times New Roman" w:hAnsi="Times New Roman"/>
          <w:noProof/>
          <w:sz w:val="24"/>
          <w:szCs w:val="24"/>
        </w:rPr>
        <w:t>Tita R &amp; Krisna Y</w:t>
      </w:r>
      <w:r w:rsidRPr="00460921">
        <w:rPr>
          <w:rFonts w:ascii="Times New Roman" w:hAnsi="Times New Roman"/>
          <w:noProof/>
          <w:sz w:val="24"/>
          <w:szCs w:val="24"/>
        </w:rPr>
        <w:t>, 2017)</w:t>
      </w:r>
      <w:r>
        <w:rPr>
          <w:rFonts w:ascii="Times New Roman" w:hAnsi="Times New Roman"/>
          <w:sz w:val="24"/>
          <w:szCs w:val="24"/>
        </w:rPr>
        <w:fldChar w:fldCharType="end"/>
      </w:r>
      <w:r w:rsidRPr="001D1B77">
        <w:rPr>
          <w:rFonts w:ascii="Times New Roman" w:hAnsi="Times New Roman"/>
          <w:sz w:val="24"/>
          <w:szCs w:val="24"/>
        </w:rPr>
        <w:t>.</w:t>
      </w:r>
    </w:p>
    <w:p w:rsidR="000070E9" w:rsidRPr="001D1B77" w:rsidRDefault="000070E9" w:rsidP="000070E9">
      <w:pPr>
        <w:spacing w:after="0" w:line="480" w:lineRule="auto"/>
        <w:ind w:firstLine="720"/>
        <w:jc w:val="both"/>
        <w:rPr>
          <w:rFonts w:ascii="Times New Roman" w:hAnsi="Times New Roman"/>
          <w:sz w:val="24"/>
          <w:szCs w:val="24"/>
        </w:rPr>
      </w:pPr>
      <w:r w:rsidRPr="001D1B77">
        <w:rPr>
          <w:rFonts w:ascii="Times New Roman" w:hAnsi="Times New Roman"/>
          <w:sz w:val="24"/>
          <w:szCs w:val="24"/>
        </w:rPr>
        <w:t xml:space="preserve">Manajemen pelayanan rumah sakit terdiri dari manajemen pelayanan bidang medis dan manajemen pelayanan keperawat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0527/dk.v5i1.3641","ISSN":"2337-8212","abstract":"ABSTRAKRonde keperawatan dan kelengkapan pendokumentasian asuhan keperawatan merupakan bagian dari kualitas pelayanan keperawatan di rumah sakit. Tujuan optimalisasi pelaksanaan ronde keperawatan &amp; dokumentasi asuhan keperawatan yaitu refresing dan menyiapkan perangkat yang dibutuhkan. Sehingga pengetahuan dan komitmen untuk melakukan perubahan menjadi lebih baik.Metode yang dilakukan yaitu studi kasus dengan menggunakan pendekatan Plan, Do, Check and Action (PDCA).Hasil program tersebut, pengetahuan perawat meningkat dengan hasil pre test 68% menjadi 85% ini menunjukan peningkatan yang baik yang dapat menunjukkan bahwa impelementasi yang dilakukan dinilai efektif untuk meningkatkan pengetahuan perawat. Peningkatan pelatihan, meningkat-kan strategi pengelolaan sumber daya manusia keperawatan, evaluasi beban kerja secara berkala, menciptakan lingkungan yang mendukung budaya kerja kondusif juga sangat berperan penting dalam pengoptimalisasian program. Kata-kata kunci : kualitas pelayanan, pendokumentasian, ronde. ABSTRACTRonde nursing and completeness of documentation of nursing care is part of the quality of nursing care in the hospital. Interest-round optimization of the implementation of nursing and nursing care documentation that is refreshing and prepare the necessary tools. So that the knowledge and commitment to change for the better. The method to do that is by using a case study approach of PDC). Result the program , the nurse's knowledge increases with pre-test results of 68% to 85% shows good improvement that could indicate that the implementation is carried out is considered effective to increase the knowledge of nurses.. Increased training, increased technology strategy nursing human resources management, periodic evaluation workload, create an enabling environment conducive work culture is also very important role in optimizing the program. Keywords: documenting, ronde, quality ofcare.","author":[{"dropping-particle":"","family":"Rohita","given":"Tita","non-dropping-particle":"","parse-names":false,"suffix":""},{"dropping-particle":"","family":"Yetti","given":"Krisna","non-dropping-particle":"","parse-names":false,"suffix":""}],"container-title":"Dunia Keperawatan","id":"ITEM-1","issue":"1","issued":{"date-parts":[["2017"]]},"page":"50","title":"Peningkatan Kualitas Pelayanan Keperawatan Melalui Ronde Dan Pendokumentasian","type":"article-journal","volume":"5"},"uris":["http://www.mendeley.com/documents/?uuid=6bc96024-2fd8-4681-aff8-ef77eb1f1491","http://www.mendeley.com/documents/?uuid=03307966-765a-4ce3-ac09-7269a08c24c4"]}],"mendeley":{"formattedCitation":"(Rohita &amp; Yetti, 2017)","plainTextFormattedCitation":"(Rohita &amp; Yetti, 2017)","previouslyFormattedCitation":"(Rohita &amp; Yetti, 2017)"},"properties":{"noteIndex":0},"schema":"https://github.com/citation-style-language/schema/raw/master/csl-citation.json"}</w:instrText>
      </w:r>
      <w:r>
        <w:rPr>
          <w:rFonts w:ascii="Times New Roman" w:hAnsi="Times New Roman"/>
          <w:sz w:val="24"/>
          <w:szCs w:val="24"/>
        </w:rPr>
        <w:fldChar w:fldCharType="separate"/>
      </w:r>
      <w:r w:rsidRPr="00460921">
        <w:rPr>
          <w:rFonts w:ascii="Times New Roman" w:hAnsi="Times New Roman"/>
          <w:noProof/>
          <w:sz w:val="24"/>
          <w:szCs w:val="24"/>
        </w:rPr>
        <w:t>(Rohita &amp; Yetti, 2017)</w:t>
      </w:r>
      <w:r>
        <w:rPr>
          <w:rFonts w:ascii="Times New Roman" w:hAnsi="Times New Roman"/>
          <w:sz w:val="24"/>
          <w:szCs w:val="24"/>
        </w:rPr>
        <w:fldChar w:fldCharType="end"/>
      </w:r>
      <w:r w:rsidRPr="001D1B77">
        <w:rPr>
          <w:rFonts w:ascii="Times New Roman" w:hAnsi="Times New Roman"/>
          <w:sz w:val="24"/>
          <w:szCs w:val="24"/>
        </w:rPr>
        <w:t xml:space="preserve">Manajemen pelayanan keperawatan diantaranya adalah asuhan keperawatan yang diaplikasikan pada pasien di rumah sakit, dimana dalam penerapanya mengaplikasikan fungsi manajerial (Masters, 2020). </w:t>
      </w:r>
    </w:p>
    <w:p w:rsidR="000070E9" w:rsidRPr="001D1B77" w:rsidRDefault="000070E9" w:rsidP="000070E9">
      <w:pPr>
        <w:spacing w:after="0" w:line="480" w:lineRule="auto"/>
        <w:ind w:firstLine="720"/>
        <w:jc w:val="both"/>
        <w:rPr>
          <w:rFonts w:ascii="Times New Roman" w:hAnsi="Times New Roman"/>
          <w:sz w:val="24"/>
          <w:szCs w:val="24"/>
        </w:rPr>
      </w:pPr>
      <w:r w:rsidRPr="001D1B77">
        <w:rPr>
          <w:rFonts w:ascii="Times New Roman" w:hAnsi="Times New Roman"/>
          <w:sz w:val="24"/>
          <w:szCs w:val="24"/>
        </w:rPr>
        <w:t xml:space="preserve">Kualitas pelayanan keperawatan profesional memungkinkan ditingkatkan dengan optimalisasi pelaksanaan fungsi manajemen yang sistematis dan terstruktur. Salah satu </w:t>
      </w:r>
      <w:r w:rsidRPr="001D1B77">
        <w:rPr>
          <w:rFonts w:ascii="Times New Roman" w:hAnsi="Times New Roman"/>
          <w:sz w:val="24"/>
          <w:szCs w:val="24"/>
        </w:rPr>
        <w:lastRenderedPageBreak/>
        <w:t xml:space="preserve">kegiatan dalam fungsi manajemen keperawatan adalah evaluasi dan pengarahan; Ronde kasus keperawatan merupakan aktifitas manajerial yang berhubungan dengan fungsi terseb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eiss, Tappen","given":"Grimley","non-dropping-particle":"","parse-names":false,"suffix":""}],"id":"ITEM-1","issued":{"date-parts":[["2019"]]},"title":"Essentials of Nursing Leadership &amp; Management","type":"book"},"uris":["http://www.mendeley.com/documents/?uuid=4a4583bd-8a23-413a-9faa-96f14434e7a0","http://www.mendeley.com/documents/?uuid=ecc1ff1d-5ed1-4047-b507-e754306363ab"]}],"mendeley":{"formattedCitation":"(weiss, Tappen, 2019)","plainTextFormattedCitation":"(weiss, Tappen, 2019)","previouslyFormattedCitation":"(weiss, Tappen, 2019)"},"properties":{"noteIndex":0},"schema":"https://github.com/citation-style-language/schema/raw/master/csl-citation.json"}</w:instrText>
      </w:r>
      <w:r>
        <w:rPr>
          <w:rFonts w:ascii="Times New Roman" w:hAnsi="Times New Roman"/>
          <w:sz w:val="24"/>
          <w:szCs w:val="24"/>
        </w:rPr>
        <w:fldChar w:fldCharType="separate"/>
      </w:r>
      <w:r w:rsidRPr="00F2404F">
        <w:rPr>
          <w:rFonts w:ascii="Times New Roman" w:hAnsi="Times New Roman"/>
          <w:noProof/>
          <w:sz w:val="24"/>
          <w:szCs w:val="24"/>
        </w:rPr>
        <w:t>(weiss, Tappen, 2019)</w:t>
      </w:r>
      <w:r>
        <w:rPr>
          <w:rFonts w:ascii="Times New Roman" w:hAnsi="Times New Roman"/>
          <w:sz w:val="24"/>
          <w:szCs w:val="24"/>
        </w:rPr>
        <w:fldChar w:fldCharType="end"/>
      </w:r>
      <w:r w:rsidRPr="001D1B77">
        <w:rPr>
          <w:rFonts w:ascii="Times New Roman" w:hAnsi="Times New Roman"/>
          <w:sz w:val="24"/>
          <w:szCs w:val="24"/>
        </w:rPr>
        <w:t xml:space="preserve">. </w:t>
      </w:r>
    </w:p>
    <w:p w:rsidR="000070E9" w:rsidRPr="001D1B77" w:rsidRDefault="000070E9" w:rsidP="000070E9">
      <w:pPr>
        <w:spacing w:after="0" w:line="480" w:lineRule="auto"/>
        <w:ind w:firstLine="720"/>
        <w:jc w:val="both"/>
        <w:rPr>
          <w:rFonts w:ascii="Times New Roman" w:hAnsi="Times New Roman"/>
          <w:sz w:val="24"/>
          <w:szCs w:val="24"/>
        </w:rPr>
      </w:pPr>
      <w:r w:rsidRPr="001D1B77">
        <w:rPr>
          <w:rFonts w:ascii="Times New Roman" w:hAnsi="Times New Roman"/>
          <w:sz w:val="24"/>
          <w:szCs w:val="24"/>
        </w:rPr>
        <w:t xml:space="preserve">Aplikasi ronde kasus dalam manajemen asuhan keperawatan biasanya dipimpin oleh manajer tingkat bawah seperti kepala ruang atau ketua tim. Ketua tim merupakan manajer yang mengendalikan perawat asosiet dalam merawat sekelompok pasie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0323697125","author":[{"dropping-particle":"","family":"Diaene Huber","given":"M. Lindell Joseph","non-dropping-particle":"","parse-names":false,"suffix":""}],"id":"ITEM-1","issued":{"date-parts":[["2021"]]},"number-of-pages":"592","title":"Leadership &amp; Nursing Care Management","type":"book"},"uris":["http://www.mendeley.com/documents/?uuid=8fb13b36-6e9d-4444-a951-ac3e0720da2b","http://www.mendeley.com/documents/?uuid=d848d2b3-69c0-41f7-934f-2827e3c074fb"]}],"mendeley":{"formattedCitation":"(Diaene Huber, 2021)","plainTextFormattedCitation":"(Diaene Huber, 2021)","previouslyFormattedCitation":"(Diaene Huber, 2021)"},"properties":{"noteIndex":0},"schema":"https://github.com/citation-style-language/schema/raw/master/csl-citation.json"}</w:instrText>
      </w:r>
      <w:r>
        <w:rPr>
          <w:rFonts w:ascii="Times New Roman" w:hAnsi="Times New Roman"/>
          <w:sz w:val="24"/>
          <w:szCs w:val="24"/>
        </w:rPr>
        <w:fldChar w:fldCharType="separate"/>
      </w:r>
      <w:r w:rsidRPr="002E3084">
        <w:rPr>
          <w:rFonts w:ascii="Times New Roman" w:hAnsi="Times New Roman"/>
          <w:noProof/>
          <w:sz w:val="24"/>
          <w:szCs w:val="24"/>
        </w:rPr>
        <w:t>(Diaene Huber, 2021)</w:t>
      </w:r>
      <w:r>
        <w:rPr>
          <w:rFonts w:ascii="Times New Roman" w:hAnsi="Times New Roman"/>
          <w:sz w:val="24"/>
          <w:szCs w:val="24"/>
        </w:rPr>
        <w:fldChar w:fldCharType="end"/>
      </w:r>
      <w:r>
        <w:rPr>
          <w:rFonts w:ascii="Times New Roman" w:hAnsi="Times New Roman"/>
          <w:sz w:val="24"/>
          <w:szCs w:val="24"/>
          <w:lang w:val="en-US"/>
        </w:rPr>
        <w:t>.</w:t>
      </w:r>
      <w:r w:rsidRPr="001D1B77">
        <w:rPr>
          <w:rFonts w:ascii="Times New Roman" w:hAnsi="Times New Roman"/>
          <w:sz w:val="24"/>
          <w:szCs w:val="24"/>
        </w:rPr>
        <w:t xml:space="preserve">Untuk melakukan evaluasi dan pengarahan pada perawat asosiet pada rentang kendalinya dilakukan melalui ronde kasus keperawatan, oleh karena itu seorang ketua tim harus mampu melakukan ronde kasus sebagai manajer dan evaluator. </w:t>
      </w:r>
    </w:p>
    <w:p w:rsidR="000070E9" w:rsidRPr="001D1B77" w:rsidRDefault="000070E9" w:rsidP="000070E9">
      <w:pPr>
        <w:spacing w:after="0" w:line="480" w:lineRule="auto"/>
        <w:ind w:firstLine="720"/>
        <w:jc w:val="both"/>
        <w:rPr>
          <w:rFonts w:ascii="Times New Roman" w:hAnsi="Times New Roman"/>
          <w:sz w:val="24"/>
          <w:szCs w:val="24"/>
        </w:rPr>
      </w:pPr>
      <w:r w:rsidRPr="001D1B77">
        <w:rPr>
          <w:rFonts w:ascii="Times New Roman" w:hAnsi="Times New Roman"/>
          <w:sz w:val="24"/>
          <w:szCs w:val="24"/>
        </w:rPr>
        <w:t xml:space="preserve">Hasil studi yang dilakukan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07461739","abstract":"A medical-surgical nurse leader-physician bedside rounding protocol was implemented at a hospital in the southeastern United States. Improvement in patient satisfaction in nursing and physician communication was noted after 30 days, reducing reimbursement loss risk from the Centers for Medicare &amp; Medicaid Services.","author":[{"dropping-particle":"","family":"Sturdivant","given":"Tyler","non-dropping-particle":"","parse-names":false,"suffix":""},{"dropping-particle":"","family":"Reynolds","given":"Mark","non-dropping-particle":"","parse-names":false,"suffix":""},{"dropping-particle":"","family":"Herrin","given":"Kristen","non-dropping-particle":"","parse-names":false,"suffix":""},{"dropping-particle":"","family":"Mestas","given":"Lisa","non-dropping-particle":"","parse-names":false,"suffix":""}],"container-title":"Nursing Economics","id":"ITEM-1","issue":"3","issued":{"date-parts":[["2020"]]},"page":"158-163","title":"Improving patient satisfaction through a nurse leader- physician bedside rounding protocol: A pilot project","type":"article-journal","volume":"38"},"uris":["http://www.mendeley.com/documents/?uuid=c9f3d728-7ad4-43d2-8f65-59428a452ddc","http://www.mendeley.com/documents/?uuid=9f11ce04-cab6-4476-90c5-f2e08c6cf75f"]}],"mendeley":{"formattedCitation":"(Sturdivant et al., 2020)","plainTextFormattedCitation":"(Sturdivant et al., 2020)","previouslyFormattedCitation":"(Sturdivant et al., 2020)"},"properties":{"noteIndex":0},"schema":"https://github.com/citation-style-language/schema/raw/master/csl-citation.json"}</w:instrText>
      </w:r>
      <w:r>
        <w:rPr>
          <w:rFonts w:ascii="Times New Roman" w:hAnsi="Times New Roman"/>
          <w:sz w:val="24"/>
          <w:szCs w:val="24"/>
        </w:rPr>
        <w:fldChar w:fldCharType="separate"/>
      </w:r>
      <w:r w:rsidRPr="002E3084">
        <w:rPr>
          <w:rFonts w:ascii="Times New Roman" w:hAnsi="Times New Roman"/>
          <w:noProof/>
          <w:sz w:val="24"/>
          <w:szCs w:val="24"/>
        </w:rPr>
        <w:t>(Sturdivant et al., 2020)</w:t>
      </w:r>
      <w:r>
        <w:rPr>
          <w:rFonts w:ascii="Times New Roman" w:hAnsi="Times New Roman"/>
          <w:sz w:val="24"/>
          <w:szCs w:val="24"/>
        </w:rPr>
        <w:fldChar w:fldCharType="end"/>
      </w:r>
      <w:r w:rsidRPr="001D1B77">
        <w:rPr>
          <w:rFonts w:ascii="Times New Roman" w:hAnsi="Times New Roman"/>
          <w:sz w:val="24"/>
          <w:szCs w:val="24"/>
        </w:rPr>
        <w:t xml:space="preserve"> diperoleh hasil bahwa </w:t>
      </w:r>
      <w:r>
        <w:rPr>
          <w:rFonts w:ascii="Times New Roman" w:hAnsi="Times New Roman"/>
          <w:sz w:val="24"/>
          <w:szCs w:val="24"/>
        </w:rPr>
        <w:t>ronde keperawatan</w:t>
      </w:r>
      <w:r w:rsidRPr="001D1B77">
        <w:rPr>
          <w:rFonts w:ascii="Times New Roman" w:hAnsi="Times New Roman"/>
          <w:sz w:val="24"/>
          <w:szCs w:val="24"/>
        </w:rPr>
        <w:t xml:space="preserve"> dapat dilakukan ol</w:t>
      </w:r>
      <w:r>
        <w:rPr>
          <w:rFonts w:ascii="Times New Roman" w:hAnsi="Times New Roman"/>
          <w:sz w:val="24"/>
          <w:szCs w:val="24"/>
        </w:rPr>
        <w:t>eh seorang kepala perawat klinis</w:t>
      </w:r>
      <w:r w:rsidRPr="001D1B77">
        <w:rPr>
          <w:rFonts w:ascii="Times New Roman" w:hAnsi="Times New Roman"/>
          <w:sz w:val="24"/>
          <w:szCs w:val="24"/>
        </w:rPr>
        <w:t xml:space="preserve">, hasil yang diperoleh bahwa ronde keperawatan di samping tempat tidur pasien berpotensi meningkatkan kepuasan pasien dengan komunikasi yang dilakukan oleh perawat dan dokter. Selain itu dalam peneliatian ini mengungkapkan bahwa keuntungan dari ronde keperawatan adalah dapat meningkatkan </w:t>
      </w:r>
      <w:r w:rsidRPr="005E1103">
        <w:rPr>
          <w:rFonts w:ascii="Times New Roman" w:hAnsi="Times New Roman"/>
          <w:i/>
          <w:sz w:val="24"/>
          <w:szCs w:val="24"/>
        </w:rPr>
        <w:t>interprofesional colaborative</w:t>
      </w:r>
      <w:r w:rsidRPr="001D1B77">
        <w:rPr>
          <w:rFonts w:ascii="Times New Roman" w:hAnsi="Times New Roman"/>
          <w:sz w:val="24"/>
          <w:szCs w:val="24"/>
        </w:rPr>
        <w:t xml:space="preserve"> serta dapat menurunkan biaya perawatan pasien.</w:t>
      </w:r>
    </w:p>
    <w:p w:rsidR="000070E9" w:rsidRPr="001D1B77" w:rsidRDefault="000070E9" w:rsidP="000070E9">
      <w:pPr>
        <w:spacing w:after="0" w:line="480" w:lineRule="auto"/>
        <w:ind w:firstLine="720"/>
        <w:jc w:val="both"/>
        <w:rPr>
          <w:rFonts w:ascii="Times New Roman" w:hAnsi="Times New Roman"/>
          <w:sz w:val="24"/>
          <w:szCs w:val="24"/>
        </w:rPr>
      </w:pPr>
      <w:r w:rsidRPr="001D1B77">
        <w:rPr>
          <w:rFonts w:ascii="Times New Roman" w:hAnsi="Times New Roman"/>
          <w:sz w:val="24"/>
          <w:szCs w:val="24"/>
        </w:rPr>
        <w:t xml:space="preserve">Kurangnya ketrampilan ketua tim akan berhubungan dengan kesalahan dalam penilaian dan pengarahan terhadap perawat asosiet, dan akan berdampak pada kurang profesionalismenya sistem asuhan keperawatan profesional </w:t>
      </w:r>
      <w:r>
        <w:rPr>
          <w:rFonts w:ascii="Times New Roman" w:hAnsi="Times New Roman"/>
          <w:sz w:val="24"/>
          <w:szCs w:val="24"/>
          <w:lang w:val="en-US"/>
        </w:rPr>
        <w:t>.</w:t>
      </w:r>
      <w:r w:rsidRPr="001D1B77">
        <w:rPr>
          <w:rFonts w:ascii="Times New Roman" w:hAnsi="Times New Roman"/>
          <w:sz w:val="24"/>
          <w:szCs w:val="24"/>
        </w:rPr>
        <w:t xml:space="preserve">Ketidak profesionalan tim keperawatan dalam memberikan asuhan keperawatan bisa berdampak pada ketidakpuasan pasien dan keluarg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2/nop2.237","ISSN":"20541058","abstract":"Aim: To evaluate patients’ satisfaction with the quality of nursing care and examine associated factors. Design: A cross-sectional, descriptive survey study. Methods: The sample was composed of 635 patients discharged from a private hospital. Data were collected using “Patient Satisfaction with Nursing Care Quality Questionnaire” with a total of 19 items, and a questionnaire designed to record socio-demographic characteristics and medical histories between January 1–May 31, 2015. Results: Patients were more satisfied with the “Concern and Caring by Nurses” and less satisfied with the “Information You Were Given.” Patients (63.9%) described nursing care offered during hospitalization as excellent. Patients who were 18–35 years old, married, college or university graduates, treated at the surgery and obstetrics–gynaecology units, and patients who stated their health as excellent and hospitalized once or at least five times were more satisfied with the nursing care. According to this study, the nurses needed to show greater amount of interest to the information-giving process.","author":[{"dropping-particle":"","family":"Karaca","given":"Anita","non-dropping-particle":"","parse-names":false,"suffix":""},{"dropping-particle":"","family":"Durna","given":"Zehra","non-dropping-particle":"","parse-names":false,"suffix":""}],"container-title":"Nursing Open","id":"ITEM-1","issue":"2","issued":{"date-parts":[["2019"]]},"page":"535-545","title":"Patient satisfaction with the quality of nursing care","type":"article-journal","volume":"6"},"uris":["http://www.mendeley.com/documents/?uuid=b51b5fbc-8573-4770-96ab-35291d9f0502","http://www.mendeley.com/documents/?uuid=706fc0eb-b4f6-466d-bdae-35a2f16fe66a"]}],"mendeley":{"formattedCitation":"(Karaca &amp; Durna, 2019)","plainTextFormattedCitation":"(Karaca &amp; Durna, 2019)","previouslyFormattedCitation":"(Karaca &amp; Durna, 2019)"},"properties":{"noteIndex":0},"schema":"https://github.com/citation-style-language/schema/raw/master/csl-citation.json"}</w:instrText>
      </w:r>
      <w:r>
        <w:rPr>
          <w:rFonts w:ascii="Times New Roman" w:hAnsi="Times New Roman"/>
          <w:sz w:val="24"/>
          <w:szCs w:val="24"/>
        </w:rPr>
        <w:fldChar w:fldCharType="separate"/>
      </w:r>
      <w:r w:rsidRPr="001120A5">
        <w:rPr>
          <w:rFonts w:ascii="Times New Roman" w:hAnsi="Times New Roman"/>
          <w:noProof/>
          <w:sz w:val="24"/>
          <w:szCs w:val="24"/>
        </w:rPr>
        <w:t>(Karaca &amp; Durna, 2019)</w:t>
      </w:r>
      <w:r>
        <w:rPr>
          <w:rFonts w:ascii="Times New Roman" w:hAnsi="Times New Roman"/>
          <w:sz w:val="24"/>
          <w:szCs w:val="24"/>
        </w:rPr>
        <w:fldChar w:fldCharType="end"/>
      </w:r>
      <w:r w:rsidRPr="001D1B77">
        <w:rPr>
          <w:rFonts w:ascii="Times New Roman" w:hAnsi="Times New Roman"/>
          <w:sz w:val="24"/>
          <w:szCs w:val="24"/>
        </w:rPr>
        <w:t xml:space="preserve">. </w:t>
      </w:r>
    </w:p>
    <w:p w:rsidR="000070E9" w:rsidRPr="001D1B77" w:rsidRDefault="000070E9" w:rsidP="000070E9">
      <w:pPr>
        <w:spacing w:after="0" w:line="480" w:lineRule="auto"/>
        <w:ind w:firstLine="720"/>
        <w:jc w:val="both"/>
        <w:rPr>
          <w:rFonts w:ascii="Times New Roman" w:hAnsi="Times New Roman"/>
          <w:sz w:val="24"/>
          <w:szCs w:val="24"/>
        </w:rPr>
      </w:pPr>
      <w:r w:rsidRPr="001D1B77">
        <w:rPr>
          <w:rFonts w:ascii="Times New Roman" w:hAnsi="Times New Roman"/>
          <w:sz w:val="24"/>
          <w:szCs w:val="24"/>
        </w:rPr>
        <w:t xml:space="preserve">Kegiatan ronde kasus keperawatan merupakan suatu ketrampilan yang terdiri dari komunikasi interpersonal dalam mempresentasikan perkembangan pasie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atiwi","given":"Arum","non-dropping-particle":"","parse-names":false,"suffix":""},{"dropping-particle":"","family":"Pujianto","given":"Joko Sri","non-dropping-particle":"","parse-names":false,"suffix":""},{"dropping-particle":"","family":"Setyadi","given":"Noor Alis","non-dropping-particle":"","parse-names":false,"suffix":""},{"dropping-particle":"","family":"Muhlisin","given":"Abi","non-dropping-particle":"","parse-names":false,"suffix":""},{"dropping-particle":"","family":"Tamelia","given":"Yolan","non-dropping-particle":"","parse-names":false,"suffix":""}],"container-title":"JKJ): Persatuan Perawat Nasional Indonesia","id":"ITEM-1","issue":"4","issued":{"date-parts":[["2022"]]},"page":"821-828","title":"Peningkatan Pengetahuan Tentang Ronde Kasus Keperawatan Pada Ketua Tim Melalui Metode Role Play Di Rumah Sakit Jiwa","type":"article-journal","volume":"10"},"uris":["http://www.mendeley.com/documents/?uuid=2544a006-2b60-4009-adb6-e3abb0843881","http://www.mendeley.com/documents/?uuid=b856bd43-8e64-4fca-b945-fe8aba46140f"]}],"mendeley":{"formattedCitation":"(Pratiwi et al., 2022)","manualFormatting":"(Pratiwi, 2022)","plainTextFormattedCitation":"(Pratiwi et al., 2022)","previouslyFormattedCitation":"(Pratiwi et al., 2022)"},"properties":{"noteIndex":0},"schema":"https://github.com/citation-style-language/schema/raw/master/csl-citation.json"}</w:instrText>
      </w:r>
      <w:r>
        <w:rPr>
          <w:rFonts w:ascii="Times New Roman" w:hAnsi="Times New Roman"/>
          <w:sz w:val="24"/>
          <w:szCs w:val="24"/>
        </w:rPr>
        <w:fldChar w:fldCharType="separate"/>
      </w:r>
      <w:r w:rsidRPr="001120A5">
        <w:rPr>
          <w:rFonts w:ascii="Times New Roman" w:hAnsi="Times New Roman"/>
          <w:noProof/>
          <w:sz w:val="24"/>
          <w:szCs w:val="24"/>
        </w:rPr>
        <w:t>(Pratiwi</w:t>
      </w:r>
      <w:r>
        <w:rPr>
          <w:rFonts w:ascii="Times New Roman" w:hAnsi="Times New Roman"/>
          <w:noProof/>
          <w:sz w:val="24"/>
          <w:szCs w:val="24"/>
          <w:lang w:val="en-US"/>
        </w:rPr>
        <w:t xml:space="preserve">, </w:t>
      </w:r>
      <w:r w:rsidRPr="001120A5">
        <w:rPr>
          <w:rFonts w:ascii="Times New Roman" w:hAnsi="Times New Roman"/>
          <w:noProof/>
          <w:sz w:val="24"/>
          <w:szCs w:val="24"/>
        </w:rPr>
        <w:t>2022)</w:t>
      </w:r>
      <w:r>
        <w:rPr>
          <w:rFonts w:ascii="Times New Roman" w:hAnsi="Times New Roman"/>
          <w:sz w:val="24"/>
          <w:szCs w:val="24"/>
        </w:rPr>
        <w:fldChar w:fldCharType="end"/>
      </w:r>
      <w:r w:rsidRPr="001D1B77">
        <w:rPr>
          <w:rFonts w:ascii="Times New Roman" w:hAnsi="Times New Roman"/>
          <w:sz w:val="24"/>
          <w:szCs w:val="24"/>
        </w:rPr>
        <w:t xml:space="preserve">menyimpulkan bahwa sebuah ruang keperawatan yang mengimplementasikan ronde kasus keperawatan secara sistematik berkala berdampak 89% terjadi peningkatan kepuasan pasien dan meningkatkan kamanan pasien sampai 60%. Ronde kasus keperawatan dapat </w:t>
      </w:r>
      <w:r w:rsidRPr="001D1B77">
        <w:rPr>
          <w:rFonts w:ascii="Times New Roman" w:hAnsi="Times New Roman"/>
          <w:sz w:val="24"/>
          <w:szCs w:val="24"/>
        </w:rPr>
        <w:lastRenderedPageBreak/>
        <w:t xml:space="preserve">meningkatkan kinerja perawat yang meliputi kemampuan kognitif, psikomotor dan afektit; tidak dilaksanakan ronde kasus keperawatan mengakibatkan menurunkan produktivitas kerja tim perawa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0323321099","author":[{"dropping-particle":"","family":"Kathleen Motacki","given":"Kathleen Burke","non-dropping-particle":"","parse-names":false,"suffix":""}],"edition":"2","id":"ITEM-1","issued":{"date-parts":[["2017"]]},"publisher":"Mosby","title":"Nursing Delegation and Management of Patient Care","type":"book"},"uris":["http://www.mendeley.com/documents/?uuid=43ed78b7-ade8-45b0-9b23-062f52724118","http://www.mendeley.com/documents/?uuid=894e6e58-6d88-4e54-bb8b-941a6ab3255c"]}],"mendeley":{"formattedCitation":"(Kathleen Motacki, 2017)","plainTextFormattedCitation":"(Kathleen Motacki, 2017)","previouslyFormattedCitation":"(Kathleen Motacki, 2017)"},"properties":{"noteIndex":0},"schema":"https://github.com/citation-style-language/schema/raw/master/csl-citation.json"}</w:instrText>
      </w:r>
      <w:r>
        <w:rPr>
          <w:rFonts w:ascii="Times New Roman" w:hAnsi="Times New Roman"/>
          <w:sz w:val="24"/>
          <w:szCs w:val="24"/>
        </w:rPr>
        <w:fldChar w:fldCharType="separate"/>
      </w:r>
      <w:r w:rsidRPr="00261B85">
        <w:rPr>
          <w:rFonts w:ascii="Times New Roman" w:hAnsi="Times New Roman"/>
          <w:noProof/>
          <w:sz w:val="24"/>
          <w:szCs w:val="24"/>
        </w:rPr>
        <w:t>(Kathleen Motacki, 2017)</w:t>
      </w:r>
      <w:r>
        <w:rPr>
          <w:rFonts w:ascii="Times New Roman" w:hAnsi="Times New Roman"/>
          <w:sz w:val="24"/>
          <w:szCs w:val="24"/>
        </w:rPr>
        <w:fldChar w:fldCharType="end"/>
      </w:r>
      <w:r>
        <w:rPr>
          <w:rFonts w:ascii="Times New Roman" w:hAnsi="Times New Roman"/>
          <w:sz w:val="24"/>
          <w:szCs w:val="24"/>
        </w:rPr>
        <w:t xml:space="preserve">. </w:t>
      </w:r>
      <w:r w:rsidRPr="001D1B77">
        <w:rPr>
          <w:rFonts w:ascii="Times New Roman" w:hAnsi="Times New Roman"/>
          <w:sz w:val="24"/>
          <w:szCs w:val="24"/>
        </w:rPr>
        <w:t>Salah satu strategi dalam peningkatan ketrampilan ketua tim dalam melakukan ronde kasus adalah pelatihan</w:t>
      </w:r>
      <w:r>
        <w:rPr>
          <w:rFonts w:ascii="Times New Roman" w:hAnsi="Times New Roman"/>
          <w:sz w:val="24"/>
          <w:szCs w:val="24"/>
          <w:lang w:val="en-US"/>
        </w:rPr>
        <w: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nepr.2017.09.009","abstract":"Recognising and responding to patient deterioration has been identified as a key skill in nursing care to ensure that care is escalated for prompt, efficient management of the potentially critically ill patient. Simulation is one teaching strategy that has been established in nurse education as a method for enhancing skills.\nThe objective was to explore the experiences of registered nurses to ascertain whether they perceived that simulation enhanced their skills in recognising the deteriorating patient.\nAn exploratory qualitative design was used. Data were collected from registered nurses using semi-structured interviews following a professional development course where scenario-based simulation had been used to assess the patient. Eight registered nurses were interviewed for this study. Semi-structured interviews were conducted face to face. Verbatim transcripts were analysed using thematic analysis to identify major themes.\nFour themes were identified: knowledge, improved assessment skills in caring for the acutely ill patient, the learning environment and decision making. The use of simulation as a strategy was perceived by nurses to improve their own ability in identifying deteriorating patients. The participants described how their knowledge was transferred to clinical practice, with the overall perception that this led to improved patient care.","author":[{"dropping-particle":"","family":"Bliss","given":"Maria","non-dropping-particle":"","parse-names":false,"suffix":""},{"dropping-particle":"","family":"Aitken","given":"Leanne","non-dropping-particle":"","parse-names":false,"suffix":""}],"container-title":"Nurse Education in Practice","id":"ITEM-1","issued":{"date-parts":[["2017","9"]]},"title":"Does simulation enhance nurses' ability to assess deteriorating patients?","type":"article-journal","volume":"28"},"uris":["http://www.mendeley.com/documents/?uuid=85a02d45-f1c0-4126-a785-3c967996a250","http://www.mendeley.com/documents/?uuid=8ddc243b-3d31-4ca0-9844-b30c2ec4459d"]}],"mendeley":{"formattedCitation":"(Bliss &amp; Aitken, 2017)","plainTextFormattedCitation":"(Bliss &amp; Aitken, 2017)","previouslyFormattedCitation":"(Bliss &amp; Aitken, 2017)"},"properties":{"noteIndex":0},"schema":"https://github.com/citation-style-language/schema/raw/master/csl-citation.json"}</w:instrText>
      </w:r>
      <w:r>
        <w:rPr>
          <w:rFonts w:ascii="Times New Roman" w:hAnsi="Times New Roman"/>
          <w:sz w:val="24"/>
          <w:szCs w:val="24"/>
        </w:rPr>
        <w:fldChar w:fldCharType="separate"/>
      </w:r>
      <w:r w:rsidRPr="00261B85">
        <w:rPr>
          <w:rFonts w:ascii="Times New Roman" w:hAnsi="Times New Roman"/>
          <w:noProof/>
          <w:sz w:val="24"/>
          <w:szCs w:val="24"/>
        </w:rPr>
        <w:t>(Bliss &amp; Aitken, 2017)</w:t>
      </w:r>
      <w:r>
        <w:rPr>
          <w:rFonts w:ascii="Times New Roman" w:hAnsi="Times New Roman"/>
          <w:sz w:val="24"/>
          <w:szCs w:val="24"/>
        </w:rPr>
        <w:fldChar w:fldCharType="end"/>
      </w:r>
      <w:r>
        <w:rPr>
          <w:rFonts w:ascii="Times New Roman" w:hAnsi="Times New Roman"/>
          <w:sz w:val="24"/>
          <w:szCs w:val="24"/>
        </w:rPr>
        <w:t xml:space="preserve"> </w:t>
      </w:r>
      <w:r w:rsidRPr="001D1B77">
        <w:rPr>
          <w:rFonts w:ascii="Times New Roman" w:hAnsi="Times New Roman"/>
          <w:sz w:val="24"/>
          <w:szCs w:val="24"/>
        </w:rPr>
        <w:t>menyimpulkan</w:t>
      </w:r>
      <w:r>
        <w:rPr>
          <w:rFonts w:ascii="Times New Roman" w:hAnsi="Times New Roman"/>
          <w:sz w:val="24"/>
          <w:szCs w:val="24"/>
        </w:rPr>
        <w:t xml:space="preserve"> bahwa strategi simulasi merupakan</w:t>
      </w:r>
      <w:r w:rsidRPr="001D1B77">
        <w:rPr>
          <w:rFonts w:ascii="Times New Roman" w:hAnsi="Times New Roman"/>
          <w:sz w:val="24"/>
          <w:szCs w:val="24"/>
        </w:rPr>
        <w:t xml:space="preserve"> suatu langkah yang efektif dalam meningkatkan ketrampilan ini. Peningkatan ketrampilam bisa menjadikan seorang manajer mampu bertanggungjawab terhadap pekerjaannya. </w:t>
      </w:r>
    </w:p>
    <w:p w:rsidR="000070E9" w:rsidRPr="001D1B77" w:rsidRDefault="000070E9" w:rsidP="000070E9">
      <w:pPr>
        <w:spacing w:after="0" w:line="480" w:lineRule="auto"/>
        <w:ind w:firstLine="720"/>
        <w:jc w:val="both"/>
        <w:rPr>
          <w:rFonts w:ascii="Times New Roman" w:hAnsi="Times New Roman"/>
          <w:sz w:val="24"/>
          <w:szCs w:val="24"/>
        </w:rPr>
      </w:pPr>
      <w:r w:rsidRPr="001D1B77">
        <w:rPr>
          <w:rFonts w:ascii="Times New Roman" w:hAnsi="Times New Roman"/>
          <w:sz w:val="24"/>
          <w:szCs w:val="24"/>
        </w:rPr>
        <w:t xml:space="preserve">Penelitian lain yang dilakukan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ijotn.2022.100965","ISSN":"18781241","PMID":"36063776","abstract":"Background: Cervical collars are used as standard care for neck immobilisation after cervical spine injury. Although evidence for the most effective type of collar is lacking, there is evidence regarding adverse patient outcomes when managed in a semi or rigid collar. In response to the evidence of complications and adverse effects when using a hard collar, a large Australian adult trauma hospital that specializes in spinal care, changed its policy from hard to soft collars when managing acute cervical spine injury. Objective: The aim of this study was to investigate patients’ experiences and outcomes when wearing a soft collar for acute cervical spine injury management in hospital. Method: A single centre mixed method sequential study design was used. Results: Medical records from 136 patients were examined and no adverse events resulting from collar use were recorded. Interviews with 20 patients revealed that they understood the value of wearing a soft collar. The soft collars were considered supportive and well tolerated, with good adherence to recommendations for use. Conclusions: Understanding the patients’ experiences informs better care management. This study suggests that soft collars are well tolerated, do not result in pressure injuries or other adverse events and are suitable for managing acute cervical spine injury.","author":[{"dropping-particle":"","family":"Jennings","given":"Fiona L.","non-dropping-particle":"","parse-names":false,"suffix":""},{"dropping-particle":"","family":"Mitchell","given":"Marion L.","non-dropping-particle":"","parse-names":false,"suffix":""},{"dropping-particle":"","family":"Walsham","given":"James","non-dropping-particle":"","parse-names":false,"suffix":""},{"dropping-particle":"","family":"Lockwood","given":"David SR","non-dropping-particle":"","parse-names":false,"suffix":""},{"dropping-particle":"","family":"Eley","given":"Robert M.","non-dropping-particle":"","parse-names":false,"suffix":""}],"container-title":"International Journal of Orthopaedic and Trauma Nursing","id":"ITEM-1","issued":{"date-parts":[["2020"]]},"title":"Soft collar for acute cervical spine injury immobilisation -patient experiences and outcomes: A single centre mixed methods study","type":"article-journal","volume":"47"},"uris":["http://www.mendeley.com/documents/?uuid=04a477dc-0250-43d0-a9d6-a26a52a61c86","http://www.mendeley.com/documents/?uuid=19af348c-009e-45c1-83c4-be7cd9935630"]}],"mendeley":{"formattedCitation":"(Jennings et al., 2020)","plainTextFormattedCitation":"(Jennings et al., 2020)","previouslyFormattedCitation":"(Jennings et al., 2020)"},"properties":{"noteIndex":0},"schema":"https://github.com/citation-style-language/schema/raw/master/csl-citation.json"}</w:instrText>
      </w:r>
      <w:r>
        <w:rPr>
          <w:rFonts w:ascii="Times New Roman" w:hAnsi="Times New Roman"/>
          <w:sz w:val="24"/>
          <w:szCs w:val="24"/>
        </w:rPr>
        <w:fldChar w:fldCharType="separate"/>
      </w:r>
      <w:r w:rsidRPr="00BB3AF4">
        <w:rPr>
          <w:rFonts w:ascii="Times New Roman" w:hAnsi="Times New Roman"/>
          <w:noProof/>
          <w:sz w:val="24"/>
          <w:szCs w:val="24"/>
        </w:rPr>
        <w:t>(Jennings et al., 2020)</w:t>
      </w:r>
      <w:r>
        <w:rPr>
          <w:rFonts w:ascii="Times New Roman" w:hAnsi="Times New Roman"/>
          <w:sz w:val="24"/>
          <w:szCs w:val="24"/>
        </w:rPr>
        <w:fldChar w:fldCharType="end"/>
      </w:r>
      <w:r>
        <w:rPr>
          <w:rFonts w:ascii="Times New Roman" w:hAnsi="Times New Roman"/>
          <w:sz w:val="24"/>
          <w:szCs w:val="24"/>
        </w:rPr>
        <w:t xml:space="preserve"> </w:t>
      </w:r>
      <w:r w:rsidRPr="001D1B77">
        <w:rPr>
          <w:rFonts w:ascii="Times New Roman" w:hAnsi="Times New Roman"/>
          <w:sz w:val="24"/>
          <w:szCs w:val="24"/>
        </w:rPr>
        <w:t xml:space="preserve">menemukan bahwa </w:t>
      </w:r>
      <w:r w:rsidRPr="005417A7">
        <w:rPr>
          <w:rFonts w:ascii="Times New Roman" w:hAnsi="Times New Roman"/>
          <w:i/>
          <w:sz w:val="24"/>
          <w:szCs w:val="24"/>
        </w:rPr>
        <w:t>nursing rounds</w:t>
      </w:r>
      <w:r w:rsidRPr="001D1B77">
        <w:rPr>
          <w:rFonts w:ascii="Times New Roman" w:hAnsi="Times New Roman"/>
          <w:sz w:val="24"/>
          <w:szCs w:val="24"/>
        </w:rPr>
        <w:t xml:space="preserve"> yang dilakukan secara teratur setiap jam dapat berdampak terhadap persepsi pasien tentang responsif p</w:t>
      </w:r>
      <w:r>
        <w:rPr>
          <w:rFonts w:ascii="Times New Roman" w:hAnsi="Times New Roman"/>
          <w:sz w:val="24"/>
          <w:szCs w:val="24"/>
        </w:rPr>
        <w:t>erawat, selain itu dalam peneli</w:t>
      </w:r>
      <w:r w:rsidRPr="001D1B77">
        <w:rPr>
          <w:rFonts w:ascii="Times New Roman" w:hAnsi="Times New Roman"/>
          <w:sz w:val="24"/>
          <w:szCs w:val="24"/>
        </w:rPr>
        <w:t>tian ini terungkap bahwa keuntungan lain dari ronde keperawatan adalah mengurangi risiko terjadinya jatuh pada pasien dan mengurangi jumlah bel pasien atau panggilan pasien.</w:t>
      </w:r>
    </w:p>
    <w:p w:rsidR="000070E9" w:rsidRPr="001D1B77" w:rsidRDefault="000070E9" w:rsidP="000070E9">
      <w:pPr>
        <w:spacing w:after="0" w:line="480" w:lineRule="auto"/>
        <w:ind w:firstLine="720"/>
        <w:jc w:val="both"/>
        <w:rPr>
          <w:rFonts w:ascii="Times New Roman" w:hAnsi="Times New Roman"/>
          <w:sz w:val="24"/>
          <w:szCs w:val="24"/>
        </w:rPr>
      </w:pPr>
      <w:r w:rsidRPr="001D1B77">
        <w:rPr>
          <w:rFonts w:ascii="Times New Roman" w:hAnsi="Times New Roman"/>
          <w:sz w:val="24"/>
          <w:szCs w:val="24"/>
        </w:rPr>
        <w:t>Pelatihan menggunakan simulasi role play diharapkan dapat meningkatkan ketrampilan yang memunculkan motivasi kerja dan penampilan kerja yang baik. Pelatihan ronde keperawatan di Rumah Sakit Jiwa ini bertujuan untuk meningkatkan pengetahuan dan ketrampilan yang berdampak pada meningkatnya pelayanan keperawatan yang optimal dan pemberian asuhan keperawatan yang profesional</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ijotn.2022.100965","ISSN":"18781241","PMID":"36063776","abstract":"Background: Cervical collars are used as standard care for neck immobilisation after cervical spine injury. Although evidence for the most effective type of collar is lacking, there is evidence regarding adverse patient outcomes when managed in a semi or rigid collar. In response to the evidence of complications and adverse effects when using a hard collar, a large Australian adult trauma hospital that specializes in spinal care, changed its policy from hard to soft collars when managing acute cervical spine injury. Objective: The aim of this study was to investigate patients’ experiences and outcomes when wearing a soft collar for acute cervical spine injury management in hospital. Method: A single centre mixed method sequential study design was used. Results: Medical records from 136 patients were examined and no adverse events resulting from collar use were recorded. Interviews with 20 patients revealed that they understood the value of wearing a soft collar. The soft collars were considered supportive and well tolerated, with good adherence to recommendations for use. Conclusions: Understanding the patients’ experiences informs better care management. This study suggests that soft collars are well tolerated, do not result in pressure injuries or other adverse events and are suitable for managing acute cervical spine injury.","author":[{"dropping-particle":"","family":"Jennings","given":"Fiona L.","non-dropping-particle":"","parse-names":false,"suffix":""},{"dropping-particle":"","family":"Mitchell","given":"Marion L.","non-dropping-particle":"","parse-names":false,"suffix":""},{"dropping-particle":"","family":"Walsham","given":"James","non-dropping-particle":"","parse-names":false,"suffix":""},{"dropping-particle":"","family":"Lockwood","given":"David SR","non-dropping-particle":"","parse-names":false,"suffix":""},{"dropping-particle":"","family":"Eley","given":"Robert M.","non-dropping-particle":"","parse-names":false,"suffix":""}],"container-title":"International Journal of Orthopaedic and Trauma Nursing","id":"ITEM-1","issued":{"date-parts":[["2020"]]},"title":"Soft collar for acute cervical spine injury immobilisation -patient experiences and outcomes: A single centre mixed methods study","type":"article-journal","volume":"47"},"uris":["http://www.mendeley.com/documents/?uuid=19af348c-009e-45c1-83c4-be7cd9935630","http://www.mendeley.com/documents/?uuid=04a477dc-0250-43d0-a9d6-a26a52a61c86"]}],"mendeley":{"formattedCitation":"(Jennings et al., 2020)","plainTextFormattedCitation":"(Jennings et al., 2020)","previouslyFormattedCitation":"(Jennings et al., 2020)"},"properties":{"noteIndex":0},"schema":"https://github.com/citation-style-language/schema/raw/master/csl-citation.json"}</w:instrText>
      </w:r>
      <w:r>
        <w:rPr>
          <w:rFonts w:ascii="Times New Roman" w:hAnsi="Times New Roman"/>
          <w:sz w:val="24"/>
          <w:szCs w:val="24"/>
        </w:rPr>
        <w:fldChar w:fldCharType="separate"/>
      </w:r>
      <w:r w:rsidRPr="00BB3AF4">
        <w:rPr>
          <w:rFonts w:ascii="Times New Roman" w:hAnsi="Times New Roman"/>
          <w:noProof/>
          <w:sz w:val="24"/>
          <w:szCs w:val="24"/>
        </w:rPr>
        <w:t>(Jennings et al., 2020)</w:t>
      </w:r>
      <w:r>
        <w:rPr>
          <w:rFonts w:ascii="Times New Roman" w:hAnsi="Times New Roman"/>
          <w:sz w:val="24"/>
          <w:szCs w:val="24"/>
        </w:rPr>
        <w:fldChar w:fldCharType="end"/>
      </w:r>
      <w:r w:rsidRPr="001D1B77">
        <w:rPr>
          <w:rFonts w:ascii="Times New Roman" w:hAnsi="Times New Roman"/>
          <w:sz w:val="24"/>
          <w:szCs w:val="24"/>
        </w:rPr>
        <w:t>.</w:t>
      </w:r>
    </w:p>
    <w:p w:rsidR="000070E9" w:rsidRDefault="000070E9" w:rsidP="000070E9">
      <w:pPr>
        <w:spacing w:after="0" w:line="480" w:lineRule="auto"/>
        <w:ind w:firstLine="720"/>
        <w:jc w:val="both"/>
        <w:rPr>
          <w:rFonts w:ascii="Times New Roman" w:hAnsi="Times New Roman"/>
          <w:sz w:val="24"/>
          <w:szCs w:val="24"/>
        </w:rPr>
      </w:pPr>
      <w:r w:rsidRPr="001D1B77">
        <w:rPr>
          <w:rFonts w:ascii="Times New Roman" w:hAnsi="Times New Roman"/>
          <w:sz w:val="24"/>
          <w:szCs w:val="24"/>
        </w:rPr>
        <w:t>Hasil studi pendahuluan yang peneliti lakukan di RSU Surya Husadha Denpasar</w:t>
      </w:r>
      <w:r>
        <w:rPr>
          <w:rFonts w:ascii="Times New Roman" w:hAnsi="Times New Roman"/>
          <w:sz w:val="24"/>
          <w:szCs w:val="24"/>
        </w:rPr>
        <w:t xml:space="preserve"> pada tanggal 8 maret 2023</w:t>
      </w:r>
      <w:r w:rsidRPr="001D1B77">
        <w:rPr>
          <w:rFonts w:ascii="Times New Roman" w:hAnsi="Times New Roman"/>
          <w:sz w:val="24"/>
          <w:szCs w:val="24"/>
        </w:rPr>
        <w:t xml:space="preserve"> didapatkan jumlah total perawat di RSU Surya Husadha Denpa</w:t>
      </w:r>
      <w:r>
        <w:rPr>
          <w:rFonts w:ascii="Times New Roman" w:hAnsi="Times New Roman"/>
          <w:sz w:val="24"/>
          <w:szCs w:val="24"/>
        </w:rPr>
        <w:t>sar pada tahun 2023 sebanyak 168</w:t>
      </w:r>
      <w:r w:rsidRPr="001D1B77">
        <w:rPr>
          <w:rFonts w:ascii="Times New Roman" w:hAnsi="Times New Roman"/>
          <w:sz w:val="24"/>
          <w:szCs w:val="24"/>
        </w:rPr>
        <w:t xml:space="preserve"> orang</w:t>
      </w:r>
      <w:r>
        <w:rPr>
          <w:rFonts w:ascii="Times New Roman" w:hAnsi="Times New Roman"/>
          <w:sz w:val="24"/>
          <w:szCs w:val="24"/>
        </w:rPr>
        <w:t>.</w:t>
      </w:r>
      <w:r w:rsidRPr="001D1B77">
        <w:rPr>
          <w:rFonts w:ascii="Times New Roman" w:hAnsi="Times New Roman"/>
          <w:sz w:val="24"/>
          <w:szCs w:val="24"/>
        </w:rPr>
        <w:t xml:space="preserve"> Berdasarkan hasil wawancara terhadap 10 orang tenaga keperawatan di ruang rawat inap eksekutif didapatkan hasil </w:t>
      </w:r>
      <w:r>
        <w:rPr>
          <w:rFonts w:ascii="Times New Roman" w:hAnsi="Times New Roman"/>
          <w:sz w:val="24"/>
          <w:szCs w:val="24"/>
        </w:rPr>
        <w:t>pengetahuan perawat sebanyak 5 orang (5</w:t>
      </w:r>
      <w:r w:rsidRPr="001D1B77">
        <w:rPr>
          <w:rFonts w:ascii="Times New Roman" w:hAnsi="Times New Roman"/>
          <w:sz w:val="24"/>
          <w:szCs w:val="24"/>
        </w:rPr>
        <w:t>0%) d</w:t>
      </w:r>
      <w:r>
        <w:rPr>
          <w:rFonts w:ascii="Times New Roman" w:hAnsi="Times New Roman"/>
          <w:sz w:val="24"/>
          <w:szCs w:val="24"/>
        </w:rPr>
        <w:t xml:space="preserve">i simpulkan </w:t>
      </w:r>
      <w:r w:rsidRPr="00147D45">
        <w:rPr>
          <w:rFonts w:ascii="Times New Roman" w:hAnsi="Times New Roman"/>
          <w:sz w:val="24"/>
          <w:szCs w:val="24"/>
        </w:rPr>
        <w:t xml:space="preserve">bahwa </w:t>
      </w:r>
      <w:r>
        <w:rPr>
          <w:rFonts w:ascii="Times New Roman" w:hAnsi="Times New Roman"/>
          <w:sz w:val="24"/>
          <w:szCs w:val="24"/>
        </w:rPr>
        <w:t>perawat</w:t>
      </w:r>
      <w:r w:rsidRPr="00147D45">
        <w:rPr>
          <w:rFonts w:ascii="Times New Roman" w:hAnsi="Times New Roman"/>
          <w:sz w:val="24"/>
          <w:szCs w:val="24"/>
        </w:rPr>
        <w:t xml:space="preserve"> mengetahui tentang ronde keperawatan, hanya belum mengetahui cara dan prosedur un</w:t>
      </w:r>
      <w:r>
        <w:rPr>
          <w:rFonts w:ascii="Times New Roman" w:hAnsi="Times New Roman"/>
          <w:sz w:val="24"/>
          <w:szCs w:val="24"/>
        </w:rPr>
        <w:t>tuk melakukan ronde keperawatan.</w:t>
      </w:r>
    </w:p>
    <w:p w:rsidR="000070E9" w:rsidRPr="00CA0448" w:rsidRDefault="000070E9" w:rsidP="000070E9">
      <w:pPr>
        <w:spacing w:after="0" w:line="480" w:lineRule="auto"/>
        <w:ind w:firstLine="720"/>
        <w:jc w:val="both"/>
        <w:rPr>
          <w:rFonts w:ascii="Times New Roman" w:hAnsi="Times New Roman"/>
          <w:b/>
          <w:sz w:val="24"/>
          <w:szCs w:val="24"/>
        </w:rPr>
      </w:pPr>
      <w:r w:rsidRPr="005E1103">
        <w:rPr>
          <w:rFonts w:ascii="Times New Roman" w:hAnsi="Times New Roman"/>
          <w:sz w:val="24"/>
          <w:szCs w:val="24"/>
        </w:rPr>
        <w:t xml:space="preserve">Berdasarkan latar belakang di atas peneliti tertarik untuk melakukan penelitian mengenai </w:t>
      </w:r>
      <w:r w:rsidRPr="00CA0448">
        <w:rPr>
          <w:rFonts w:ascii="Times New Roman" w:hAnsi="Times New Roman"/>
          <w:sz w:val="24"/>
          <w:szCs w:val="24"/>
        </w:rPr>
        <w:t xml:space="preserve">“Gambaran Pengetahuan Perawat Dalam Melaksanakan Ronde Keperawatan Di </w:t>
      </w:r>
      <w:r w:rsidRPr="00CA0448">
        <w:rPr>
          <w:rFonts w:ascii="Times New Roman" w:hAnsi="Times New Roman"/>
          <w:sz w:val="24"/>
          <w:szCs w:val="24"/>
        </w:rPr>
        <w:lastRenderedPageBreak/>
        <w:t xml:space="preserve">Rumah Sakit </w:t>
      </w:r>
      <w:r>
        <w:rPr>
          <w:rFonts w:ascii="Times New Roman" w:hAnsi="Times New Roman"/>
          <w:sz w:val="24"/>
          <w:szCs w:val="24"/>
        </w:rPr>
        <w:t>Surya Husadha Denpasar</w:t>
      </w:r>
      <w:r w:rsidRPr="00CA0448">
        <w:rPr>
          <w:rFonts w:ascii="Times New Roman" w:hAnsi="Times New Roman"/>
          <w:sz w:val="24"/>
          <w:szCs w:val="24"/>
        </w:rPr>
        <w:t>”</w:t>
      </w:r>
      <w:r w:rsidRPr="001D1B77">
        <w:rPr>
          <w:rFonts w:ascii="Times New Roman" w:hAnsi="Times New Roman"/>
          <w:sz w:val="24"/>
          <w:szCs w:val="24"/>
        </w:rPr>
        <w:t xml:space="preserve"> maka peneliti merasa tertarik untuk melakukan observasi tentang pelaksanaan ronde keperawatan, dengan tujuan sejauh mana gambaran pelaksanaan ronde keperawatan tersebut.</w:t>
      </w:r>
    </w:p>
    <w:p w:rsidR="000070E9" w:rsidRPr="00CA0448" w:rsidRDefault="000070E9" w:rsidP="000070E9">
      <w:pPr>
        <w:pStyle w:val="Heading2"/>
        <w:spacing w:before="0" w:line="480" w:lineRule="auto"/>
        <w:rPr>
          <w:rFonts w:ascii="Times New Roman" w:hAnsi="Times New Roman" w:cs="Times New Roman"/>
          <w:color w:val="auto"/>
          <w:sz w:val="24"/>
          <w:szCs w:val="24"/>
        </w:rPr>
      </w:pPr>
      <w:bookmarkStart w:id="3" w:name="_Toc140614163"/>
      <w:r w:rsidRPr="001D1B77">
        <w:rPr>
          <w:rFonts w:ascii="Times New Roman" w:hAnsi="Times New Roman" w:cs="Times New Roman"/>
          <w:color w:val="auto"/>
          <w:sz w:val="24"/>
          <w:szCs w:val="24"/>
        </w:rPr>
        <w:t>1.2  Rumusan Masalah</w:t>
      </w:r>
      <w:bookmarkEnd w:id="3"/>
    </w:p>
    <w:p w:rsidR="000070E9" w:rsidRPr="001D1B77" w:rsidRDefault="000070E9" w:rsidP="000070E9">
      <w:pPr>
        <w:spacing w:after="0" w:line="480" w:lineRule="auto"/>
        <w:ind w:firstLine="720"/>
        <w:jc w:val="both"/>
        <w:rPr>
          <w:rFonts w:ascii="Times New Roman" w:hAnsi="Times New Roman"/>
          <w:sz w:val="24"/>
          <w:szCs w:val="24"/>
        </w:rPr>
      </w:pPr>
      <w:r w:rsidRPr="001D1B77">
        <w:rPr>
          <w:rFonts w:ascii="Times New Roman" w:hAnsi="Times New Roman"/>
          <w:sz w:val="24"/>
          <w:szCs w:val="24"/>
        </w:rPr>
        <w:t>Berdasarkan latar belakang di atas, maka penulis merumuskan masalah penelitian yaitu “Bagaimanakah gambaran</w:t>
      </w:r>
      <w:r>
        <w:rPr>
          <w:rFonts w:ascii="Times New Roman" w:hAnsi="Times New Roman"/>
          <w:sz w:val="24"/>
          <w:szCs w:val="24"/>
        </w:rPr>
        <w:t xml:space="preserve"> pengetahuan perawat dalam m</w:t>
      </w:r>
      <w:r w:rsidRPr="001D1B77">
        <w:rPr>
          <w:rFonts w:ascii="Times New Roman" w:hAnsi="Times New Roman"/>
          <w:sz w:val="24"/>
          <w:szCs w:val="24"/>
        </w:rPr>
        <w:t>elaksana</w:t>
      </w:r>
      <w:r>
        <w:rPr>
          <w:rFonts w:ascii="Times New Roman" w:hAnsi="Times New Roman"/>
          <w:sz w:val="24"/>
          <w:szCs w:val="24"/>
        </w:rPr>
        <w:t>k</w:t>
      </w:r>
      <w:r w:rsidRPr="001D1B77">
        <w:rPr>
          <w:rFonts w:ascii="Times New Roman" w:hAnsi="Times New Roman"/>
          <w:sz w:val="24"/>
          <w:szCs w:val="24"/>
        </w:rPr>
        <w:t>an ronde keperawatan?”</w:t>
      </w:r>
    </w:p>
    <w:p w:rsidR="000070E9" w:rsidRPr="001D1B77" w:rsidRDefault="000070E9" w:rsidP="000070E9">
      <w:pPr>
        <w:pStyle w:val="Heading2"/>
        <w:spacing w:before="0" w:line="480" w:lineRule="auto"/>
        <w:rPr>
          <w:rFonts w:ascii="Times New Roman" w:hAnsi="Times New Roman" w:cs="Times New Roman"/>
          <w:color w:val="auto"/>
          <w:sz w:val="24"/>
          <w:szCs w:val="24"/>
        </w:rPr>
      </w:pPr>
      <w:bookmarkStart w:id="4" w:name="_Toc140614164"/>
      <w:r w:rsidRPr="001D1B77">
        <w:rPr>
          <w:rFonts w:ascii="Times New Roman" w:hAnsi="Times New Roman" w:cs="Times New Roman"/>
          <w:color w:val="auto"/>
          <w:sz w:val="24"/>
          <w:szCs w:val="24"/>
        </w:rPr>
        <w:t>1.3 Tujuan penelitian</w:t>
      </w:r>
      <w:bookmarkEnd w:id="4"/>
    </w:p>
    <w:p w:rsidR="000070E9" w:rsidRPr="001D1B77" w:rsidRDefault="000070E9" w:rsidP="000070E9">
      <w:pPr>
        <w:pStyle w:val="Heading3"/>
        <w:spacing w:before="0" w:line="480" w:lineRule="auto"/>
        <w:rPr>
          <w:rFonts w:ascii="Times New Roman" w:hAnsi="Times New Roman" w:cs="Times New Roman"/>
          <w:color w:val="auto"/>
          <w:sz w:val="24"/>
          <w:szCs w:val="24"/>
        </w:rPr>
      </w:pPr>
      <w:bookmarkStart w:id="5" w:name="_Toc140614165"/>
      <w:r w:rsidRPr="001D1B77">
        <w:rPr>
          <w:rFonts w:ascii="Times New Roman" w:hAnsi="Times New Roman" w:cs="Times New Roman"/>
          <w:color w:val="auto"/>
          <w:sz w:val="24"/>
          <w:szCs w:val="24"/>
        </w:rPr>
        <w:t>1.3.1 Tujuan umum</w:t>
      </w:r>
      <w:bookmarkEnd w:id="5"/>
      <w:r w:rsidRPr="001D1B77">
        <w:rPr>
          <w:rFonts w:ascii="Times New Roman" w:hAnsi="Times New Roman" w:cs="Times New Roman"/>
          <w:color w:val="auto"/>
          <w:sz w:val="24"/>
          <w:szCs w:val="24"/>
        </w:rPr>
        <w:tab/>
      </w:r>
    </w:p>
    <w:p w:rsidR="000070E9" w:rsidRPr="001D1B77" w:rsidRDefault="000070E9" w:rsidP="000070E9">
      <w:pPr>
        <w:spacing w:after="0" w:line="480" w:lineRule="auto"/>
        <w:jc w:val="both"/>
        <w:rPr>
          <w:rFonts w:ascii="Times New Roman" w:hAnsi="Times New Roman"/>
          <w:sz w:val="24"/>
          <w:szCs w:val="24"/>
        </w:rPr>
      </w:pPr>
      <w:r w:rsidRPr="001D1B77">
        <w:rPr>
          <w:rFonts w:ascii="Times New Roman" w:hAnsi="Times New Roman"/>
          <w:sz w:val="24"/>
          <w:szCs w:val="24"/>
        </w:rPr>
        <w:tab/>
        <w:t xml:space="preserve">Mengetahui Gambaran </w:t>
      </w:r>
      <w:r>
        <w:rPr>
          <w:rFonts w:ascii="Times New Roman" w:hAnsi="Times New Roman"/>
          <w:sz w:val="24"/>
          <w:szCs w:val="24"/>
        </w:rPr>
        <w:t>pengetahuan</w:t>
      </w:r>
      <w:r w:rsidRPr="001D1B77">
        <w:rPr>
          <w:rFonts w:ascii="Times New Roman" w:hAnsi="Times New Roman"/>
          <w:sz w:val="24"/>
          <w:szCs w:val="24"/>
        </w:rPr>
        <w:t xml:space="preserve"> perawat dalam melaksanakan ronde keperawatan di rumah sakit </w:t>
      </w:r>
      <w:r>
        <w:rPr>
          <w:rFonts w:ascii="Times New Roman" w:hAnsi="Times New Roman"/>
          <w:sz w:val="24"/>
          <w:szCs w:val="24"/>
        </w:rPr>
        <w:t>Surya Husadha Denpasar</w:t>
      </w:r>
      <w:r w:rsidRPr="001D1B77">
        <w:rPr>
          <w:rFonts w:ascii="Times New Roman" w:hAnsi="Times New Roman"/>
          <w:sz w:val="24"/>
          <w:szCs w:val="24"/>
        </w:rPr>
        <w:t xml:space="preserve"> tahun 2023.</w:t>
      </w:r>
    </w:p>
    <w:p w:rsidR="000070E9" w:rsidRPr="001D1B77" w:rsidRDefault="000070E9" w:rsidP="000070E9">
      <w:pPr>
        <w:pStyle w:val="Heading3"/>
        <w:spacing w:before="0" w:line="480" w:lineRule="auto"/>
        <w:rPr>
          <w:rFonts w:ascii="Times New Roman" w:hAnsi="Times New Roman" w:cs="Times New Roman"/>
          <w:color w:val="auto"/>
          <w:sz w:val="24"/>
          <w:szCs w:val="24"/>
        </w:rPr>
      </w:pPr>
      <w:bookmarkStart w:id="6" w:name="_Toc140614166"/>
      <w:r w:rsidRPr="001D1B77">
        <w:rPr>
          <w:rFonts w:ascii="Times New Roman" w:hAnsi="Times New Roman" w:cs="Times New Roman"/>
          <w:color w:val="auto"/>
          <w:sz w:val="24"/>
          <w:szCs w:val="24"/>
        </w:rPr>
        <w:t>1.3.2 Tujuan khusus</w:t>
      </w:r>
      <w:bookmarkEnd w:id="6"/>
    </w:p>
    <w:p w:rsidR="000070E9" w:rsidRPr="001D1B77" w:rsidRDefault="000070E9" w:rsidP="000070E9">
      <w:pPr>
        <w:pStyle w:val="ListParagraph"/>
        <w:numPr>
          <w:ilvl w:val="0"/>
          <w:numId w:val="3"/>
        </w:numPr>
        <w:spacing w:after="0" w:line="480" w:lineRule="auto"/>
        <w:ind w:left="714" w:hanging="357"/>
        <w:rPr>
          <w:rFonts w:ascii="Times New Roman" w:hAnsi="Times New Roman"/>
          <w:sz w:val="24"/>
          <w:szCs w:val="24"/>
        </w:rPr>
      </w:pPr>
      <w:r w:rsidRPr="001D1B77">
        <w:rPr>
          <w:rFonts w:ascii="Times New Roman" w:hAnsi="Times New Roman"/>
          <w:sz w:val="24"/>
          <w:szCs w:val="24"/>
        </w:rPr>
        <w:t>Mengidentifikasi karakteristik</w:t>
      </w:r>
      <w:r>
        <w:rPr>
          <w:rFonts w:ascii="Times New Roman" w:hAnsi="Times New Roman"/>
          <w:sz w:val="24"/>
          <w:szCs w:val="24"/>
        </w:rPr>
        <w:t xml:space="preserve"> perawat</w:t>
      </w:r>
      <w:r w:rsidRPr="001D1B77">
        <w:rPr>
          <w:rFonts w:ascii="Times New Roman" w:hAnsi="Times New Roman"/>
          <w:sz w:val="24"/>
          <w:szCs w:val="24"/>
        </w:rPr>
        <w:t xml:space="preserve"> berdasarkan umur, masa pekerjaan, jenis kelamin, dan pendidikan</w:t>
      </w:r>
    </w:p>
    <w:p w:rsidR="000070E9" w:rsidRPr="001D1B77" w:rsidRDefault="000070E9" w:rsidP="000070E9">
      <w:pPr>
        <w:pStyle w:val="ListParagraph"/>
        <w:numPr>
          <w:ilvl w:val="0"/>
          <w:numId w:val="3"/>
        </w:numPr>
        <w:spacing w:after="0" w:line="480" w:lineRule="auto"/>
        <w:ind w:left="714" w:hanging="357"/>
        <w:rPr>
          <w:rFonts w:ascii="Times New Roman" w:hAnsi="Times New Roman"/>
          <w:sz w:val="24"/>
          <w:szCs w:val="24"/>
        </w:rPr>
      </w:pPr>
      <w:r w:rsidRPr="001D1B77">
        <w:rPr>
          <w:rFonts w:ascii="Times New Roman" w:hAnsi="Times New Roman"/>
          <w:sz w:val="24"/>
          <w:szCs w:val="24"/>
        </w:rPr>
        <w:t xml:space="preserve">Mengidentifikasi pengetahuan perawat dalam pelaksanaan ronde keperawatan pada rumah sakit </w:t>
      </w:r>
      <w:r>
        <w:rPr>
          <w:rFonts w:ascii="Times New Roman" w:hAnsi="Times New Roman"/>
          <w:sz w:val="24"/>
          <w:szCs w:val="24"/>
        </w:rPr>
        <w:t>Surya Husadha Denpasar</w:t>
      </w:r>
    </w:p>
    <w:p w:rsidR="000070E9" w:rsidRPr="001D1B77" w:rsidRDefault="000070E9" w:rsidP="000070E9">
      <w:pPr>
        <w:pStyle w:val="Heading2"/>
        <w:spacing w:before="0" w:line="480" w:lineRule="auto"/>
        <w:rPr>
          <w:rFonts w:ascii="Times New Roman" w:hAnsi="Times New Roman" w:cs="Times New Roman"/>
          <w:color w:val="auto"/>
          <w:sz w:val="24"/>
          <w:szCs w:val="24"/>
        </w:rPr>
      </w:pPr>
      <w:bookmarkStart w:id="7" w:name="_Toc140614167"/>
      <w:r w:rsidRPr="001D1B77">
        <w:rPr>
          <w:rFonts w:ascii="Times New Roman" w:hAnsi="Times New Roman" w:cs="Times New Roman"/>
          <w:color w:val="auto"/>
          <w:sz w:val="24"/>
          <w:szCs w:val="24"/>
        </w:rPr>
        <w:t>1.4 Manfaat penelitian</w:t>
      </w:r>
      <w:bookmarkEnd w:id="7"/>
    </w:p>
    <w:p w:rsidR="000070E9" w:rsidRPr="001D1B77" w:rsidRDefault="000070E9" w:rsidP="000070E9">
      <w:pPr>
        <w:pStyle w:val="Heading3"/>
        <w:spacing w:before="0" w:line="480" w:lineRule="auto"/>
        <w:rPr>
          <w:rFonts w:ascii="Times New Roman" w:hAnsi="Times New Roman" w:cs="Times New Roman"/>
          <w:color w:val="auto"/>
          <w:sz w:val="24"/>
          <w:szCs w:val="24"/>
        </w:rPr>
      </w:pPr>
      <w:bookmarkStart w:id="8" w:name="_Toc140614168"/>
      <w:r w:rsidRPr="001D1B77">
        <w:rPr>
          <w:rFonts w:ascii="Times New Roman" w:hAnsi="Times New Roman" w:cs="Times New Roman"/>
          <w:color w:val="auto"/>
          <w:sz w:val="24"/>
          <w:szCs w:val="24"/>
        </w:rPr>
        <w:t>1.4.1  Manfaat praktis</w:t>
      </w:r>
      <w:bookmarkEnd w:id="8"/>
    </w:p>
    <w:p w:rsidR="000070E9" w:rsidRPr="001D1B77" w:rsidRDefault="000070E9" w:rsidP="000070E9">
      <w:pPr>
        <w:pStyle w:val="ListParagraph"/>
        <w:numPr>
          <w:ilvl w:val="0"/>
          <w:numId w:val="4"/>
        </w:numPr>
        <w:spacing w:after="0" w:line="480" w:lineRule="auto"/>
        <w:rPr>
          <w:rFonts w:ascii="Times New Roman" w:hAnsi="Times New Roman"/>
          <w:sz w:val="24"/>
          <w:szCs w:val="24"/>
        </w:rPr>
      </w:pPr>
      <w:r w:rsidRPr="001D1B77">
        <w:rPr>
          <w:rFonts w:ascii="Times New Roman" w:hAnsi="Times New Roman"/>
          <w:sz w:val="24"/>
          <w:szCs w:val="24"/>
        </w:rPr>
        <w:t>Bagi rumah sakit</w:t>
      </w:r>
    </w:p>
    <w:p w:rsidR="000070E9" w:rsidRPr="001D1B77" w:rsidRDefault="000070E9" w:rsidP="000070E9">
      <w:pPr>
        <w:spacing w:after="0" w:line="480" w:lineRule="auto"/>
        <w:ind w:left="360" w:firstLine="360"/>
        <w:jc w:val="both"/>
        <w:rPr>
          <w:rFonts w:ascii="Times New Roman" w:hAnsi="Times New Roman"/>
          <w:sz w:val="24"/>
          <w:szCs w:val="24"/>
        </w:rPr>
      </w:pPr>
      <w:r w:rsidRPr="001D1B77">
        <w:rPr>
          <w:rFonts w:ascii="Times New Roman" w:hAnsi="Times New Roman"/>
          <w:sz w:val="24"/>
          <w:szCs w:val="24"/>
        </w:rPr>
        <w:t>Dapat memberikan informasi dan studi pustaka tambahan tentang pentingnya pelaksaan ronde keperawatan untuk meningkatkan kualitas pelayanan keperawatan di ruang perawatan.</w:t>
      </w:r>
    </w:p>
    <w:p w:rsidR="000070E9" w:rsidRPr="001D1B77" w:rsidRDefault="000070E9" w:rsidP="000070E9">
      <w:pPr>
        <w:pStyle w:val="ListParagraph"/>
        <w:numPr>
          <w:ilvl w:val="0"/>
          <w:numId w:val="4"/>
        </w:numPr>
        <w:spacing w:after="0" w:line="480" w:lineRule="auto"/>
        <w:rPr>
          <w:rFonts w:ascii="Times New Roman" w:hAnsi="Times New Roman"/>
          <w:sz w:val="24"/>
          <w:szCs w:val="24"/>
        </w:rPr>
      </w:pPr>
      <w:r w:rsidRPr="001D1B77">
        <w:rPr>
          <w:rFonts w:ascii="Times New Roman" w:hAnsi="Times New Roman"/>
          <w:sz w:val="24"/>
          <w:szCs w:val="24"/>
        </w:rPr>
        <w:t>Bagi perawat</w:t>
      </w:r>
    </w:p>
    <w:p w:rsidR="000070E9" w:rsidRPr="001D1B77" w:rsidRDefault="000070E9" w:rsidP="000070E9">
      <w:pPr>
        <w:spacing w:after="0" w:line="480" w:lineRule="auto"/>
        <w:ind w:left="360" w:firstLine="360"/>
        <w:jc w:val="both"/>
        <w:rPr>
          <w:rFonts w:ascii="Times New Roman" w:hAnsi="Times New Roman"/>
          <w:sz w:val="24"/>
          <w:szCs w:val="24"/>
        </w:rPr>
      </w:pPr>
      <w:r w:rsidRPr="001D1B77">
        <w:rPr>
          <w:rFonts w:ascii="Times New Roman" w:hAnsi="Times New Roman"/>
          <w:sz w:val="24"/>
          <w:szCs w:val="24"/>
        </w:rPr>
        <w:lastRenderedPageBreak/>
        <w:t>Hasil penelitian ini dapat memberikan pengetahuan baru mengenai faktor-faktor yang berhubungan dengan pelaksanaan ronde keperawatan untuk meningkatkan kualitas pelayanan keperawatan.</w:t>
      </w:r>
    </w:p>
    <w:p w:rsidR="000070E9" w:rsidRPr="001D1B77" w:rsidRDefault="000070E9" w:rsidP="000070E9">
      <w:pPr>
        <w:pStyle w:val="Heading3"/>
        <w:spacing w:before="0" w:line="480" w:lineRule="auto"/>
        <w:rPr>
          <w:rFonts w:ascii="Times New Roman" w:hAnsi="Times New Roman" w:cs="Times New Roman"/>
          <w:color w:val="auto"/>
          <w:sz w:val="24"/>
          <w:szCs w:val="24"/>
        </w:rPr>
      </w:pPr>
      <w:bookmarkStart w:id="9" w:name="_Toc140614169"/>
      <w:r w:rsidRPr="001D1B77">
        <w:rPr>
          <w:rFonts w:ascii="Times New Roman" w:hAnsi="Times New Roman" w:cs="Times New Roman"/>
          <w:color w:val="auto"/>
          <w:sz w:val="24"/>
          <w:szCs w:val="24"/>
        </w:rPr>
        <w:t>1.4.2  Manfaat teoritis</w:t>
      </w:r>
      <w:bookmarkEnd w:id="9"/>
    </w:p>
    <w:p w:rsidR="000070E9" w:rsidRPr="001D1B77" w:rsidRDefault="000070E9" w:rsidP="000070E9">
      <w:pPr>
        <w:spacing w:after="0" w:line="480" w:lineRule="auto"/>
        <w:ind w:firstLine="720"/>
        <w:jc w:val="both"/>
        <w:rPr>
          <w:rFonts w:ascii="Times New Roman" w:hAnsi="Times New Roman"/>
          <w:sz w:val="24"/>
          <w:szCs w:val="24"/>
        </w:rPr>
      </w:pPr>
      <w:r w:rsidRPr="001D1B77">
        <w:rPr>
          <w:rFonts w:ascii="Times New Roman" w:hAnsi="Times New Roman"/>
          <w:sz w:val="24"/>
          <w:szCs w:val="24"/>
        </w:rPr>
        <w:t>Dari segi pengembangan ilmu, hasil penelitian ini dapat menambah khasanah dan referensi ilmu keperawatan dalam hal bidang manajemen keperawatan serta pentingnya pelaksanaan ronde keperawatan untuk meningkatkan kualitas pelayanan keperawatan.</w:t>
      </w:r>
    </w:p>
    <w:p w:rsidR="000070E9" w:rsidRPr="001D1B77" w:rsidRDefault="000070E9" w:rsidP="000070E9">
      <w:pPr>
        <w:pStyle w:val="Heading3"/>
        <w:spacing w:before="0" w:line="480" w:lineRule="auto"/>
        <w:rPr>
          <w:rFonts w:ascii="Times New Roman" w:hAnsi="Times New Roman" w:cs="Times New Roman"/>
          <w:color w:val="auto"/>
          <w:sz w:val="24"/>
          <w:szCs w:val="24"/>
        </w:rPr>
      </w:pPr>
      <w:bookmarkStart w:id="10" w:name="_Toc140614170"/>
      <w:r w:rsidRPr="001D1B77">
        <w:rPr>
          <w:rFonts w:ascii="Times New Roman" w:hAnsi="Times New Roman" w:cs="Times New Roman"/>
          <w:color w:val="auto"/>
          <w:sz w:val="24"/>
          <w:szCs w:val="24"/>
        </w:rPr>
        <w:t>1.5  Keaslian Penelitian</w:t>
      </w:r>
      <w:bookmarkEnd w:id="10"/>
    </w:p>
    <w:p w:rsidR="000070E9" w:rsidRPr="001D1B77" w:rsidRDefault="000070E9" w:rsidP="000070E9">
      <w:pPr>
        <w:spacing w:after="0" w:line="480" w:lineRule="auto"/>
        <w:ind w:firstLine="720"/>
        <w:jc w:val="both"/>
        <w:rPr>
          <w:rFonts w:ascii="Times New Roman" w:hAnsi="Times New Roman"/>
          <w:sz w:val="24"/>
          <w:szCs w:val="24"/>
        </w:rPr>
      </w:pPr>
      <w:r w:rsidRPr="001D1B77">
        <w:rPr>
          <w:rFonts w:ascii="Times New Roman" w:hAnsi="Times New Roman"/>
          <w:sz w:val="24"/>
          <w:szCs w:val="24"/>
        </w:rPr>
        <w:t xml:space="preserve">Berdasarkan studi </w:t>
      </w:r>
      <w:r w:rsidRPr="001D1B77">
        <w:rPr>
          <w:rFonts w:ascii="Times New Roman" w:hAnsi="Times New Roman"/>
          <w:i/>
          <w:sz w:val="24"/>
          <w:szCs w:val="24"/>
        </w:rPr>
        <w:t>literature</w:t>
      </w:r>
      <w:r w:rsidRPr="001D1B77">
        <w:rPr>
          <w:rFonts w:ascii="Times New Roman" w:hAnsi="Times New Roman"/>
          <w:sz w:val="24"/>
          <w:szCs w:val="24"/>
        </w:rPr>
        <w:t xml:space="preserve"> yang dilakukan peneliti, adapun penelitian terdahulu yang menyerupai penelitian yang sedang dilalukan, untuk mengetahui perbedaan penelitian sekarang dengan penelitian sebelumnya, penelitian terdahulu adalah sebagai berikut :</w:t>
      </w:r>
    </w:p>
    <w:p w:rsidR="000070E9" w:rsidRPr="001D1B77" w:rsidRDefault="000070E9" w:rsidP="000070E9">
      <w:pPr>
        <w:pStyle w:val="ListParagraph"/>
        <w:numPr>
          <w:ilvl w:val="0"/>
          <w:numId w:val="5"/>
        </w:numPr>
        <w:spacing w:after="0" w:line="48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1317111230","abstract":"ΕΙΣ ΤΟΝ ΑΙΩΝΑ","author":[{"dropping-particle":"","family":"Volkers","given":"Mariella","non-dropping-particle":"","parse-names":false,"suffix":""}],"container-title":"Αγαη","id":"ITEM-1","issue":"5","issued":{"date-parts":[["2019"]]},"number-of-pages":"55","title":"No TitleΕΛΕΝΗ","type":"book","volume":"8"},"uris":["http://www.mendeley.com/documents/?uuid=0eb53e9a-dc8c-4576-9b6f-3d843f3c95ce","http://www.mendeley.com/documents/?uuid=18957c2b-159d-471b-9c12-b27a070d3964"]}],"mendeley":{"formattedCitation":"(Volkers, 2019)","plainTextFormattedCitation":"(Volkers, 2019)","previouslyFormattedCitation":"(Volkers, 2019)"},"properties":{"noteIndex":0},"schema":"https://github.com/citation-style-language/schema/raw/master/csl-citation.json"}</w:instrText>
      </w:r>
      <w:r>
        <w:rPr>
          <w:rFonts w:ascii="Times New Roman" w:hAnsi="Times New Roman"/>
          <w:sz w:val="24"/>
          <w:szCs w:val="24"/>
        </w:rPr>
        <w:fldChar w:fldCharType="separate"/>
      </w:r>
      <w:r w:rsidRPr="00BB3AF4">
        <w:rPr>
          <w:rFonts w:ascii="Times New Roman" w:hAnsi="Times New Roman"/>
          <w:noProof/>
          <w:sz w:val="24"/>
          <w:szCs w:val="24"/>
        </w:rPr>
        <w:t>(Volkers, 2019)</w:t>
      </w:r>
      <w:r>
        <w:rPr>
          <w:rFonts w:ascii="Times New Roman" w:hAnsi="Times New Roman"/>
          <w:sz w:val="24"/>
          <w:szCs w:val="24"/>
        </w:rPr>
        <w:fldChar w:fldCharType="end"/>
      </w:r>
      <w:r w:rsidRPr="001D1B77">
        <w:rPr>
          <w:rFonts w:ascii="Times New Roman" w:hAnsi="Times New Roman"/>
          <w:sz w:val="24"/>
          <w:szCs w:val="24"/>
        </w:rPr>
        <w:t xml:space="preserve">dalam penelitiannya dengan judul </w:t>
      </w:r>
      <w:r>
        <w:rPr>
          <w:rFonts w:ascii="Times New Roman" w:hAnsi="Times New Roman"/>
          <w:sz w:val="24"/>
          <w:szCs w:val="24"/>
        </w:rPr>
        <w:t>Analisis Faktor Yang Mem</w:t>
      </w:r>
      <w:r w:rsidRPr="001D1B77">
        <w:rPr>
          <w:rFonts w:ascii="Times New Roman" w:hAnsi="Times New Roman"/>
          <w:sz w:val="24"/>
          <w:szCs w:val="24"/>
        </w:rPr>
        <w:t xml:space="preserve">engaruhi Pelaksanaan Ronde Keperawatan Di Ruang Rawat Inap Rsud Bajawa. diuraikan hasil penelitian tentang faktor-faktor yang mempengaruhi pelaksanaan ronde keperawatan di Ruang Rawat Inap RSUD Bajawa yang dilakukan pada 17 Desember 2018 – 3 Januari 2019. Penyajian data meliputi gambaran umum lokasi penelitian, karakteristik responden, kategori variabel pengetahuan, sikap, norma subyektif, intensi, dan pelaksanaan ronde keperawatan. Responden pada penelitian di Ruang Rawat Inap RSUD Bajawa Nusa Tenggara Timur dengan jumlah 98 responden adalah perempuan dengan mayoritas usia adalah 31 – 40 tahun sebanyak 69 orang (70,4%). Mayoritas tingkat pendidikan responden adalah Diploma III Keperawatan sebanyak 60 orang (60,1%) serta lama kerja responden mayoritas pada rentang 11-20 tahun sebanyak 61 orang (52,6%).Dari hasil penelitian juga menunjukkan bahwa sebagian besar responden dengan pengetahuan kurang juga diikuti dengan sikap negatif. Hal tersebut seiring dengan pengetahuan yang baik akan diikuti dengan sikap yang baik pula. </w:t>
      </w:r>
      <w:r w:rsidRPr="001D1B77">
        <w:rPr>
          <w:rFonts w:ascii="Times New Roman" w:hAnsi="Times New Roman"/>
          <w:sz w:val="24"/>
          <w:szCs w:val="24"/>
        </w:rPr>
        <w:lastRenderedPageBreak/>
        <w:t>Ronde keperawatan merupakan kegiatan yang bertujuan untuk mengatasi masalah keperawatan pasien yang dilakukan oleh perawat selain itu melibatkan pasienuntuk membahas dan melaksanakan asuhan keperawatan. Pada kasus tertentu harus dilaksanakan oleh perawat primer dan atau konselor, kepala ruangan, perawat pelaksana yang perlu juga melibatkan seluruh anggota tim kesehatan (Nursalam, 2015). Sehingga diperlukan yang baik dari perawat mengenai ronde keperawatan untuk mendapatkan sikap yang positif terhadap pelaksanan ronde kepererawatan di Ruang Rawat Inap RSUD Bajawa. Perbedaan penelitian Maria Florentina Moi(2019) dengan penelitian ini terletak pada lokasi penelitian dan tahun penelitian sedangkan untuk persamaannya terletak pada definisi operasional variabel.</w:t>
      </w:r>
    </w:p>
    <w:p w:rsidR="000070E9" w:rsidRPr="001D1B77" w:rsidRDefault="000070E9" w:rsidP="000070E9">
      <w:pPr>
        <w:pStyle w:val="ListParagraph"/>
        <w:numPr>
          <w:ilvl w:val="0"/>
          <w:numId w:val="5"/>
        </w:numPr>
        <w:spacing w:after="0" w:line="48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Ni Pande Made Rahayuningsih","given":"","non-dropping-particle":"","parse-names":false,"suffix":""}],"container-title":"Pengaruh Ronde Keselamatan Pasien Terhadap Jumlah Pelaporan Pasien Rumah Sakit Tipe B","id":"ITEM-1","issued":{"date-parts":[["2019"]]},"title":"No Title","type":"article-journal"},"uris":["http://www.mendeley.com/documents/?uuid=27602b9d-49f0-452c-9382-d8eff7cbe3c7","http://www.mendeley.com/documents/?uuid=9cf87ceb-9f7e-4a63-a9b6-25e6f64ebf3b"]}],"mendeley":{"formattedCitation":"(Ni Pande Made Rahayuningsih, 2019)","plainTextFormattedCitation":"(Ni Pande Made Rahayuningsih, 2019)","previouslyFormattedCitation":"(Ni Pande Made Rahayuningsih, 2019)"},"properties":{"noteIndex":0},"schema":"https://github.com/citation-style-language/schema/raw/master/csl-citation.json"}</w:instrText>
      </w:r>
      <w:r>
        <w:rPr>
          <w:rFonts w:ascii="Times New Roman" w:hAnsi="Times New Roman"/>
          <w:sz w:val="24"/>
          <w:szCs w:val="24"/>
        </w:rPr>
        <w:fldChar w:fldCharType="separate"/>
      </w:r>
      <w:r w:rsidRPr="00BB3AF4">
        <w:rPr>
          <w:rFonts w:ascii="Times New Roman" w:hAnsi="Times New Roman"/>
          <w:noProof/>
          <w:sz w:val="24"/>
          <w:szCs w:val="24"/>
        </w:rPr>
        <w:t>(Ni Pande Made Rahayuningsih, 2019)</w:t>
      </w:r>
      <w:r>
        <w:rPr>
          <w:rFonts w:ascii="Times New Roman" w:hAnsi="Times New Roman"/>
          <w:sz w:val="24"/>
          <w:szCs w:val="24"/>
        </w:rPr>
        <w:fldChar w:fldCharType="end"/>
      </w:r>
      <w:r w:rsidRPr="001D1B77">
        <w:rPr>
          <w:rFonts w:ascii="Times New Roman" w:hAnsi="Times New Roman"/>
          <w:sz w:val="24"/>
          <w:szCs w:val="24"/>
        </w:rPr>
        <w:t xml:space="preserve">dalam penelitiannya dengan judul Pengaruh Ronde Keselamatan Pasien Terhadap Jumlah Pelaporan Pasien Rumah Sakit Tipe B di Bali Berdasarkan hasil pengamatan terhadap jumlah pelaporan insiden keselamatan pasien sebelum pelaksanaan ronde keselamatan pasien rata-rata (mean) jumlah pelaporan adalah 3,82 (dibulatkan menjadi 4) dengan standar deviasi 1,72 (dibulatkan menjadi 2). Median (nilai tengah) adalah 3, dengan jumlah pelaporan minimal (terendah) adalah 2 dan maksimal (tertinggi) adalah 8, namun setelah dilaksanakan ronde keselamatan pasien, jumlah rata-rata (mean) jumlah pelaporan adalah 8,45 (dibulatkan menjadi 8) dengan standar deviasi 1,63 (dibulatkan menjadi 2). Median (nilai tengah) adalah 8, dengan jumlah pelaporan minimal (terendah) adalah 6 dan maksimal (tertinggi) adalah 11.Berdasarkan hasil penelitian didapat bahwa seluruh responden yang mengalami peningkatan jumlah pelaporan setelah dilaksanaka ronde keselamatan pasien. Berdasarkan hasil uji wilcoxon diperoleh nilai </w:t>
      </w:r>
      <w:r w:rsidRPr="001D1B77">
        <w:rPr>
          <w:rFonts w:ascii="Times New Roman" w:hAnsi="Times New Roman"/>
          <w:i/>
          <w:sz w:val="24"/>
          <w:szCs w:val="24"/>
        </w:rPr>
        <w:t>p value</w:t>
      </w:r>
      <w:r w:rsidRPr="001D1B77">
        <w:rPr>
          <w:rFonts w:ascii="Times New Roman" w:hAnsi="Times New Roman"/>
          <w:sz w:val="24"/>
          <w:szCs w:val="24"/>
        </w:rPr>
        <w:t xml:space="preserve">sebesar 0,003 yang artinya terdapat pengaruh pelaksanaan ronde keselamatan pasien terhadap jumlah pelaporan insiden keselamatan pasien.Pada penelitian ini menggunakan dua </w:t>
      </w:r>
      <w:r w:rsidRPr="001D1B77">
        <w:rPr>
          <w:rFonts w:ascii="Times New Roman" w:hAnsi="Times New Roman"/>
          <w:sz w:val="24"/>
          <w:szCs w:val="24"/>
        </w:rPr>
        <w:lastRenderedPageBreak/>
        <w:t>variabel yaitu variabel bebas (</w:t>
      </w:r>
      <w:r w:rsidRPr="001D1B77">
        <w:rPr>
          <w:rFonts w:ascii="Times New Roman" w:hAnsi="Times New Roman"/>
          <w:i/>
          <w:sz w:val="24"/>
          <w:szCs w:val="24"/>
        </w:rPr>
        <w:t>independent)</w:t>
      </w:r>
      <w:r w:rsidRPr="001D1B77">
        <w:rPr>
          <w:rFonts w:ascii="Times New Roman" w:hAnsi="Times New Roman"/>
          <w:sz w:val="24"/>
          <w:szCs w:val="24"/>
        </w:rPr>
        <w:t xml:space="preserve"> dan variabel tergantung (</w:t>
      </w:r>
      <w:r w:rsidRPr="001D1B77">
        <w:rPr>
          <w:rFonts w:ascii="Times New Roman" w:hAnsi="Times New Roman"/>
          <w:i/>
          <w:sz w:val="24"/>
          <w:szCs w:val="24"/>
        </w:rPr>
        <w:t>dependent</w:t>
      </w:r>
      <w:r w:rsidRPr="001D1B77">
        <w:rPr>
          <w:rFonts w:ascii="Times New Roman" w:hAnsi="Times New Roman"/>
          <w:sz w:val="24"/>
          <w:szCs w:val="24"/>
        </w:rPr>
        <w:t xml:space="preserve">) dan menggunakan teknik sampling </w:t>
      </w:r>
      <w:r w:rsidRPr="001D1B77">
        <w:rPr>
          <w:rFonts w:ascii="Times New Roman" w:hAnsi="Times New Roman"/>
          <w:i/>
          <w:sz w:val="24"/>
          <w:szCs w:val="24"/>
        </w:rPr>
        <w:t>non probability (non random sampling)</w:t>
      </w:r>
      <w:r w:rsidRPr="001D1B77">
        <w:rPr>
          <w:rFonts w:ascii="Times New Roman" w:hAnsi="Times New Roman"/>
          <w:sz w:val="24"/>
          <w:szCs w:val="24"/>
        </w:rPr>
        <w:t xml:space="preserve"> jenis </w:t>
      </w:r>
      <w:r w:rsidRPr="001D1B77">
        <w:rPr>
          <w:rFonts w:ascii="Times New Roman" w:hAnsi="Times New Roman"/>
          <w:i/>
          <w:sz w:val="24"/>
          <w:szCs w:val="24"/>
        </w:rPr>
        <w:t xml:space="preserve">total sampling </w:t>
      </w:r>
      <w:r w:rsidRPr="001D1B77">
        <w:rPr>
          <w:rFonts w:ascii="Times New Roman" w:hAnsi="Times New Roman"/>
          <w:sz w:val="24"/>
          <w:szCs w:val="24"/>
        </w:rPr>
        <w:t>(sampling jenuh). Pada penelitian ini sampel dipilih dari seluruh jumlah pelaporan insiden keselamatan pasien sebelum dan sesudah dilakukan intervensi ronde keselamatan pasien di 11 ruang rawat inap RS Tipe B. Perbedaan penelitian Maria Florentina Moi(2019) dengan penelitian ini terletak pada teknik analisa data yang digunakan sedangkan persamaannya terletak pada variabelnya.</w:t>
      </w:r>
    </w:p>
    <w:p w:rsidR="001E7B63" w:rsidRDefault="001E7B63"/>
    <w:sectPr w:rsidR="001E7B63" w:rsidSect="000070E9">
      <w:footerReference w:type="default" r:id="rId5"/>
      <w:footerReference w:type="first" r:id="rId6"/>
      <w:pgSz w:w="11907" w:h="16839" w:orient="landscape" w:code="9"/>
      <w:pgMar w:top="1440" w:right="1440" w:bottom="1440" w:left="144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73B5" w:rsidRDefault="00B614EC">
    <w:pPr>
      <w:pStyle w:val="Footer"/>
      <w:jc w:val="center"/>
    </w:pPr>
    <w:r>
      <w:rPr>
        <w:noProof/>
      </w:rPr>
      <w:fldChar w:fldCharType="begin"/>
    </w:r>
    <w:r>
      <w:rPr>
        <w:noProof/>
      </w:rPr>
      <w:instrText xml:space="preserve"> PAGE   \* MERGEFORMA</w:instrText>
    </w:r>
    <w:r>
      <w:rPr>
        <w:noProof/>
      </w:rPr>
      <w:instrText xml:space="preserve">T </w:instrText>
    </w:r>
    <w:r>
      <w:rPr>
        <w:noProof/>
      </w:rPr>
      <w:fldChar w:fldCharType="separate"/>
    </w:r>
    <w:r w:rsidR="000070E9">
      <w:rPr>
        <w:noProof/>
      </w:rPr>
      <w:t>2</w:t>
    </w:r>
    <w:r>
      <w:rPr>
        <w:noProof/>
      </w:rPr>
      <w:fldChar w:fldCharType="end"/>
    </w:r>
  </w:p>
  <w:p w:rsidR="006073B5" w:rsidRDefault="00B614EC">
    <w:pPr>
      <w:pStyle w:val="BodyText"/>
      <w:spacing w:line="14" w:lineRule="auto"/>
      <w:rPr>
        <w:sz w:val="2"/>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73B5" w:rsidRDefault="00B614EC">
    <w:pPr>
      <w:pStyle w:val="Footer"/>
      <w:jc w:val="center"/>
    </w:pPr>
    <w:r>
      <w:rPr>
        <w:noProof/>
      </w:rPr>
      <w:fldChar w:fldCharType="begin"/>
    </w:r>
    <w:r>
      <w:rPr>
        <w:noProof/>
      </w:rPr>
      <w:instrText xml:space="preserve"> PAGE   \* MERGEFORMAT </w:instrText>
    </w:r>
    <w:r>
      <w:rPr>
        <w:noProof/>
      </w:rPr>
      <w:fldChar w:fldCharType="separate"/>
    </w:r>
    <w:r w:rsidR="00846C43">
      <w:rPr>
        <w:noProof/>
      </w:rPr>
      <w:t>i</w:t>
    </w:r>
    <w:r>
      <w:rPr>
        <w:noProof/>
      </w:rPr>
      <w:fldChar w:fldCharType="end"/>
    </w:r>
  </w:p>
  <w:p w:rsidR="006073B5" w:rsidRDefault="00B614EC">
    <w:pPr>
      <w:pStyle w:val="Footer"/>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E63114"/>
    <w:multiLevelType w:val="multilevel"/>
    <w:tmpl w:val="F68E5792"/>
    <w:lvl w:ilvl="0">
      <w:start w:val="1"/>
      <w:numFmt w:val="decimal"/>
      <w:lvlText w:val="%1."/>
      <w:lvlJc w:val="left"/>
      <w:pPr>
        <w:ind w:left="720" w:hanging="360"/>
      </w:pPr>
      <w:rPr>
        <w:rFonts w:cs="Times New Roman"/>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
    <w:nsid w:val="3C0E1A7F"/>
    <w:multiLevelType w:val="hybridMultilevel"/>
    <w:tmpl w:val="7E866D1A"/>
    <w:lvl w:ilvl="0" w:tplc="A3C2D14A">
      <w:start w:val="1"/>
      <w:numFmt w:val="decimal"/>
      <w:lvlText w:val="Lampiran %1:"/>
      <w:lvlJc w:val="left"/>
      <w:pPr>
        <w:ind w:left="4140" w:hanging="360"/>
      </w:pPr>
      <w:rPr>
        <w:rFonts w:cs="Times New Roman" w:hint="default"/>
      </w:rPr>
    </w:lvl>
    <w:lvl w:ilvl="1" w:tplc="04090019" w:tentative="1">
      <w:start w:val="1"/>
      <w:numFmt w:val="lowerLetter"/>
      <w:lvlText w:val="%2."/>
      <w:lvlJc w:val="left"/>
      <w:pPr>
        <w:ind w:left="3518" w:hanging="360"/>
      </w:pPr>
      <w:rPr>
        <w:rFonts w:cs="Times New Roman"/>
      </w:rPr>
    </w:lvl>
    <w:lvl w:ilvl="2" w:tplc="0409001B" w:tentative="1">
      <w:start w:val="1"/>
      <w:numFmt w:val="lowerRoman"/>
      <w:lvlText w:val="%3."/>
      <w:lvlJc w:val="right"/>
      <w:pPr>
        <w:ind w:left="4238" w:hanging="180"/>
      </w:pPr>
      <w:rPr>
        <w:rFonts w:cs="Times New Roman"/>
      </w:rPr>
    </w:lvl>
    <w:lvl w:ilvl="3" w:tplc="0409000F" w:tentative="1">
      <w:start w:val="1"/>
      <w:numFmt w:val="decimal"/>
      <w:lvlText w:val="%4."/>
      <w:lvlJc w:val="left"/>
      <w:pPr>
        <w:ind w:left="4958" w:hanging="360"/>
      </w:pPr>
      <w:rPr>
        <w:rFonts w:cs="Times New Roman"/>
      </w:rPr>
    </w:lvl>
    <w:lvl w:ilvl="4" w:tplc="04090019" w:tentative="1">
      <w:start w:val="1"/>
      <w:numFmt w:val="lowerLetter"/>
      <w:lvlText w:val="%5."/>
      <w:lvlJc w:val="left"/>
      <w:pPr>
        <w:ind w:left="5678" w:hanging="360"/>
      </w:pPr>
      <w:rPr>
        <w:rFonts w:cs="Times New Roman"/>
      </w:rPr>
    </w:lvl>
    <w:lvl w:ilvl="5" w:tplc="0409001B" w:tentative="1">
      <w:start w:val="1"/>
      <w:numFmt w:val="lowerRoman"/>
      <w:lvlText w:val="%6."/>
      <w:lvlJc w:val="right"/>
      <w:pPr>
        <w:ind w:left="6398" w:hanging="180"/>
      </w:pPr>
      <w:rPr>
        <w:rFonts w:cs="Times New Roman"/>
      </w:rPr>
    </w:lvl>
    <w:lvl w:ilvl="6" w:tplc="0409000F" w:tentative="1">
      <w:start w:val="1"/>
      <w:numFmt w:val="decimal"/>
      <w:lvlText w:val="%7."/>
      <w:lvlJc w:val="left"/>
      <w:pPr>
        <w:ind w:left="7118" w:hanging="360"/>
      </w:pPr>
      <w:rPr>
        <w:rFonts w:cs="Times New Roman"/>
      </w:rPr>
    </w:lvl>
    <w:lvl w:ilvl="7" w:tplc="04090019" w:tentative="1">
      <w:start w:val="1"/>
      <w:numFmt w:val="lowerLetter"/>
      <w:lvlText w:val="%8."/>
      <w:lvlJc w:val="left"/>
      <w:pPr>
        <w:ind w:left="7838" w:hanging="360"/>
      </w:pPr>
      <w:rPr>
        <w:rFonts w:cs="Times New Roman"/>
      </w:rPr>
    </w:lvl>
    <w:lvl w:ilvl="8" w:tplc="0409001B" w:tentative="1">
      <w:start w:val="1"/>
      <w:numFmt w:val="lowerRoman"/>
      <w:lvlText w:val="%9."/>
      <w:lvlJc w:val="right"/>
      <w:pPr>
        <w:ind w:left="8558" w:hanging="180"/>
      </w:pPr>
      <w:rPr>
        <w:rFonts w:cs="Times New Roman"/>
      </w:rPr>
    </w:lvl>
  </w:abstractNum>
  <w:abstractNum w:abstractNumId="2">
    <w:nsid w:val="58EC2F54"/>
    <w:multiLevelType w:val="multilevel"/>
    <w:tmpl w:val="A1885E32"/>
    <w:lvl w:ilvl="0">
      <w:start w:val="1"/>
      <w:numFmt w:val="decimal"/>
      <w:lvlText w:val="%1."/>
      <w:lvlJc w:val="left"/>
      <w:pPr>
        <w:ind w:left="720" w:hanging="360"/>
      </w:pPr>
      <w:rPr>
        <w:rFonts w:cs="Times New Roman"/>
      </w:rPr>
    </w:lvl>
    <w:lvl w:ilvl="1">
      <w:start w:val="1"/>
      <w:numFmt w:val="decimal"/>
      <w:isLgl/>
      <w:lvlText w:val="%1.%2"/>
      <w:lvlJc w:val="left"/>
      <w:pPr>
        <w:ind w:left="1080" w:hanging="540"/>
      </w:pPr>
      <w:rPr>
        <w:rFonts w:cs="Times New Roman" w:hint="default"/>
      </w:rPr>
    </w:lvl>
    <w:lvl w:ilvl="2">
      <w:start w:val="5"/>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3">
    <w:nsid w:val="67957E0D"/>
    <w:multiLevelType w:val="multilevel"/>
    <w:tmpl w:val="8F4CDE78"/>
    <w:lvl w:ilvl="0">
      <w:start w:val="1"/>
      <w:numFmt w:val="decimal"/>
      <w:lvlText w:val="%1."/>
      <w:lvlJc w:val="left"/>
      <w:pPr>
        <w:ind w:left="720" w:hanging="360"/>
      </w:pPr>
      <w:rPr>
        <w:rFonts w:cs="Times New Roman"/>
      </w:rPr>
    </w:lvl>
    <w:lvl w:ilvl="1">
      <w:start w:val="1"/>
      <w:numFmt w:val="decimal"/>
      <w:isLgl/>
      <w:lvlText w:val="%1.%2"/>
      <w:lvlJc w:val="left"/>
      <w:pPr>
        <w:ind w:left="885" w:hanging="525"/>
      </w:pPr>
      <w:rPr>
        <w:rFonts w:cs="Times New Roman" w:hint="default"/>
      </w:rPr>
    </w:lvl>
    <w:lvl w:ilvl="2">
      <w:start w:val="2"/>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4">
    <w:nsid w:val="7DDB0319"/>
    <w:multiLevelType w:val="hybridMultilevel"/>
    <w:tmpl w:val="2332B326"/>
    <w:lvl w:ilvl="0" w:tplc="9720447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proofState w:spelling="clean" w:grammar="clean"/>
  <w:defaultTabStop w:val="720"/>
  <w:drawingGridHorizontalSpacing w:val="110"/>
  <w:displayHorizontalDrawingGridEvery w:val="2"/>
  <w:displayVerticalDrawingGridEvery w:val="2"/>
  <w:characterSpacingControl w:val="doNotCompress"/>
  <w:compat/>
  <w:rsids>
    <w:rsidRoot w:val="00846C43"/>
    <w:rsid w:val="000070E9"/>
    <w:rsid w:val="001E7B63"/>
    <w:rsid w:val="003A33C0"/>
    <w:rsid w:val="00522303"/>
    <w:rsid w:val="006839F5"/>
    <w:rsid w:val="006B7C08"/>
    <w:rsid w:val="00846C43"/>
    <w:rsid w:val="00A95FE7"/>
    <w:rsid w:val="00B614EC"/>
    <w:rsid w:val="00F15603"/>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6C43"/>
    <w:pPr>
      <w:spacing w:line="276" w:lineRule="auto"/>
    </w:pPr>
    <w:rPr>
      <w:rFonts w:ascii="Calibri" w:eastAsia="Times New Roman" w:hAnsi="Calibri" w:cs="Times New Roman"/>
    </w:rPr>
  </w:style>
  <w:style w:type="paragraph" w:styleId="Heading1">
    <w:name w:val="heading 1"/>
    <w:basedOn w:val="Normal"/>
    <w:next w:val="Normal"/>
    <w:link w:val="Heading1Char"/>
    <w:uiPriority w:val="9"/>
    <w:qFormat/>
    <w:rsid w:val="00846C43"/>
    <w:pPr>
      <w:keepNext/>
      <w:keepLines/>
      <w:spacing w:before="480" w:after="0" w:line="360"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070E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070E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6C43"/>
    <w:rPr>
      <w:rFonts w:asciiTheme="majorHAnsi" w:eastAsiaTheme="majorEastAsia" w:hAnsiTheme="majorHAnsi" w:cstheme="majorBidi"/>
      <w:b/>
      <w:bCs/>
      <w:color w:val="365F91" w:themeColor="accent1" w:themeShade="BF"/>
      <w:sz w:val="28"/>
      <w:szCs w:val="28"/>
    </w:rPr>
  </w:style>
  <w:style w:type="paragraph" w:styleId="Footer">
    <w:name w:val="footer"/>
    <w:basedOn w:val="Normal"/>
    <w:link w:val="FooterChar"/>
    <w:uiPriority w:val="99"/>
    <w:unhideWhenUsed/>
    <w:rsid w:val="00846C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6C43"/>
    <w:rPr>
      <w:rFonts w:ascii="Calibri" w:eastAsia="Times New Roman" w:hAnsi="Calibri" w:cs="Times New Roman"/>
    </w:rPr>
  </w:style>
  <w:style w:type="paragraph" w:styleId="ListParagraph">
    <w:name w:val="List Paragraph"/>
    <w:aliases w:val="UGEX'Z"/>
    <w:basedOn w:val="Normal"/>
    <w:link w:val="ListParagraphChar"/>
    <w:uiPriority w:val="34"/>
    <w:qFormat/>
    <w:rsid w:val="00846C43"/>
    <w:pPr>
      <w:ind w:left="720"/>
      <w:contextualSpacing/>
    </w:pPr>
  </w:style>
  <w:style w:type="paragraph" w:styleId="BodyText">
    <w:name w:val="Body Text"/>
    <w:basedOn w:val="Normal"/>
    <w:link w:val="BodyTextChar"/>
    <w:uiPriority w:val="1"/>
    <w:qFormat/>
    <w:rsid w:val="00846C43"/>
    <w:pPr>
      <w:widowControl w:val="0"/>
      <w:autoSpaceDE w:val="0"/>
      <w:autoSpaceDN w:val="0"/>
      <w:spacing w:after="0" w:line="240" w:lineRule="auto"/>
    </w:pPr>
    <w:rPr>
      <w:rFonts w:ascii="Times New Roman" w:hAnsi="Times New Roman"/>
      <w:sz w:val="24"/>
      <w:szCs w:val="24"/>
    </w:rPr>
  </w:style>
  <w:style w:type="character" w:customStyle="1" w:styleId="BodyTextChar">
    <w:name w:val="Body Text Char"/>
    <w:basedOn w:val="DefaultParagraphFont"/>
    <w:link w:val="BodyText"/>
    <w:uiPriority w:val="1"/>
    <w:rsid w:val="00846C43"/>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46C43"/>
    <w:rPr>
      <w:rFonts w:cs="Times New Roman"/>
      <w:color w:val="0000FF" w:themeColor="hyperlink"/>
      <w:u w:val="single"/>
    </w:rPr>
  </w:style>
  <w:style w:type="character" w:customStyle="1" w:styleId="ListParagraphChar">
    <w:name w:val="List Paragraph Char"/>
    <w:aliases w:val="UGEX'Z Char"/>
    <w:basedOn w:val="DefaultParagraphFont"/>
    <w:link w:val="ListParagraph"/>
    <w:uiPriority w:val="34"/>
    <w:qFormat/>
    <w:locked/>
    <w:rsid w:val="00846C43"/>
    <w:rPr>
      <w:rFonts w:ascii="Calibri" w:eastAsia="Times New Roman" w:hAnsi="Calibri" w:cs="Times New Roman"/>
    </w:rPr>
  </w:style>
  <w:style w:type="paragraph" w:styleId="TOCHeading">
    <w:name w:val="TOC Heading"/>
    <w:basedOn w:val="Heading1"/>
    <w:next w:val="Normal"/>
    <w:uiPriority w:val="39"/>
    <w:semiHidden/>
    <w:unhideWhenUsed/>
    <w:qFormat/>
    <w:rsid w:val="00846C43"/>
    <w:pPr>
      <w:spacing w:line="276" w:lineRule="auto"/>
      <w:outlineLvl w:val="9"/>
    </w:pPr>
    <w:rPr>
      <w:lang w:val="en-US"/>
    </w:rPr>
  </w:style>
  <w:style w:type="paragraph" w:styleId="TOC1">
    <w:name w:val="toc 1"/>
    <w:basedOn w:val="Normal"/>
    <w:next w:val="Normal"/>
    <w:autoRedefine/>
    <w:uiPriority w:val="39"/>
    <w:unhideWhenUsed/>
    <w:rsid w:val="00846C43"/>
    <w:pPr>
      <w:spacing w:after="100"/>
    </w:pPr>
  </w:style>
  <w:style w:type="paragraph" w:styleId="TOC2">
    <w:name w:val="toc 2"/>
    <w:basedOn w:val="Normal"/>
    <w:next w:val="Normal"/>
    <w:autoRedefine/>
    <w:uiPriority w:val="39"/>
    <w:unhideWhenUsed/>
    <w:rsid w:val="00846C43"/>
    <w:pPr>
      <w:spacing w:after="100"/>
      <w:ind w:left="220"/>
    </w:pPr>
  </w:style>
  <w:style w:type="paragraph" w:styleId="TOC3">
    <w:name w:val="toc 3"/>
    <w:basedOn w:val="Normal"/>
    <w:next w:val="Normal"/>
    <w:autoRedefine/>
    <w:uiPriority w:val="39"/>
    <w:unhideWhenUsed/>
    <w:rsid w:val="00846C43"/>
    <w:pPr>
      <w:spacing w:after="100"/>
      <w:ind w:left="440"/>
    </w:pPr>
  </w:style>
  <w:style w:type="paragraph" w:customStyle="1" w:styleId="22KONSEPTEKANANDARAH">
    <w:name w:val="2.2 KONSEP TEKANAN DARAH"/>
    <w:basedOn w:val="ListParagraph"/>
    <w:link w:val="22KONSEPTEKANANDARAHChar"/>
    <w:qFormat/>
    <w:rsid w:val="00846C43"/>
    <w:pPr>
      <w:spacing w:after="160" w:line="259" w:lineRule="auto"/>
      <w:ind w:left="426" w:hanging="360"/>
    </w:pPr>
    <w:rPr>
      <w:rFonts w:ascii="Times New Roman" w:hAnsi="Times New Roman"/>
      <w:b/>
      <w:bCs/>
      <w:sz w:val="24"/>
      <w:szCs w:val="24"/>
      <w:lang w:val="en-US"/>
    </w:rPr>
  </w:style>
  <w:style w:type="character" w:customStyle="1" w:styleId="22KONSEPTEKANANDARAHChar">
    <w:name w:val="2.2 KONSEP TEKANAN DARAH Char"/>
    <w:link w:val="22KONSEPTEKANANDARAH"/>
    <w:locked/>
    <w:rsid w:val="00846C43"/>
    <w:rPr>
      <w:rFonts w:ascii="Times New Roman" w:eastAsia="Times New Roman" w:hAnsi="Times New Roman" w:cs="Times New Roman"/>
      <w:b/>
      <w:bCs/>
      <w:sz w:val="24"/>
      <w:szCs w:val="24"/>
      <w:lang w:val="en-US"/>
    </w:rPr>
  </w:style>
  <w:style w:type="paragraph" w:customStyle="1" w:styleId="31DESAINPENELITIAN">
    <w:name w:val="3.1 DESAIN PENELITIAN"/>
    <w:basedOn w:val="ListParagraph"/>
    <w:link w:val="31DESAINPENELITIANChar"/>
    <w:qFormat/>
    <w:rsid w:val="00846C43"/>
    <w:pPr>
      <w:spacing w:after="160" w:line="259" w:lineRule="auto"/>
      <w:ind w:left="426" w:hanging="360"/>
      <w:jc w:val="both"/>
    </w:pPr>
    <w:rPr>
      <w:rFonts w:ascii="Times New Roman" w:hAnsi="Times New Roman"/>
      <w:b/>
      <w:bCs/>
      <w:sz w:val="24"/>
      <w:szCs w:val="24"/>
      <w:lang w:val="en-US"/>
    </w:rPr>
  </w:style>
  <w:style w:type="paragraph" w:customStyle="1" w:styleId="32KERANGKAPENELITIAN">
    <w:name w:val="3.2 KERANGKA PENELITIAN"/>
    <w:basedOn w:val="ListParagraph"/>
    <w:link w:val="32KERANGKAPENELITIANChar"/>
    <w:qFormat/>
    <w:rsid w:val="00846C43"/>
    <w:pPr>
      <w:spacing w:after="160" w:line="259" w:lineRule="auto"/>
      <w:ind w:left="426" w:hanging="360"/>
      <w:jc w:val="both"/>
    </w:pPr>
    <w:rPr>
      <w:rFonts w:ascii="Times New Roman" w:hAnsi="Times New Roman"/>
      <w:b/>
      <w:bCs/>
      <w:sz w:val="24"/>
      <w:szCs w:val="24"/>
      <w:lang w:val="en-US"/>
    </w:rPr>
  </w:style>
  <w:style w:type="character" w:customStyle="1" w:styleId="31DESAINPENELITIANChar">
    <w:name w:val="3.1 DESAIN PENELITIAN Char"/>
    <w:link w:val="31DESAINPENELITIAN"/>
    <w:locked/>
    <w:rsid w:val="00846C43"/>
    <w:rPr>
      <w:rFonts w:ascii="Times New Roman" w:eastAsia="Times New Roman" w:hAnsi="Times New Roman" w:cs="Times New Roman"/>
      <w:b/>
      <w:bCs/>
      <w:sz w:val="24"/>
      <w:szCs w:val="24"/>
      <w:lang w:val="en-US"/>
    </w:rPr>
  </w:style>
  <w:style w:type="character" w:customStyle="1" w:styleId="32KERANGKAPENELITIANChar">
    <w:name w:val="3.2 KERANGKA PENELITIAN Char"/>
    <w:link w:val="32KERANGKAPENELITIAN"/>
    <w:locked/>
    <w:rsid w:val="00846C43"/>
    <w:rPr>
      <w:rFonts w:ascii="Times New Roman" w:eastAsia="Times New Roman" w:hAnsi="Times New Roman" w:cs="Times New Roman"/>
      <w:b/>
      <w:bCs/>
      <w:sz w:val="24"/>
      <w:szCs w:val="24"/>
      <w:lang w:val="en-US"/>
    </w:rPr>
  </w:style>
  <w:style w:type="paragraph" w:customStyle="1" w:styleId="35VARIABELDANDEFINISIOPERASIONAL">
    <w:name w:val="3.5 VARIABEL DAN DEFINISI OPERASIONAL"/>
    <w:basedOn w:val="ListParagraph"/>
    <w:link w:val="35VARIABELDANDEFINISIOPERASIONALChar"/>
    <w:qFormat/>
    <w:rsid w:val="00846C43"/>
    <w:pPr>
      <w:spacing w:after="160" w:line="259" w:lineRule="auto"/>
      <w:ind w:left="426" w:hanging="360"/>
      <w:jc w:val="both"/>
    </w:pPr>
    <w:rPr>
      <w:rFonts w:ascii="Times New Roman" w:hAnsi="Times New Roman"/>
      <w:b/>
      <w:bCs/>
      <w:sz w:val="24"/>
      <w:szCs w:val="24"/>
      <w:lang w:val="en-US"/>
    </w:rPr>
  </w:style>
  <w:style w:type="character" w:customStyle="1" w:styleId="35VARIABELDANDEFINISIOPERASIONALChar">
    <w:name w:val="3.5 VARIABEL DAN DEFINISI OPERASIONAL Char"/>
    <w:link w:val="35VARIABELDANDEFINISIOPERASIONAL"/>
    <w:locked/>
    <w:rsid w:val="00846C43"/>
    <w:rPr>
      <w:rFonts w:ascii="Times New Roman" w:eastAsia="Times New Roman" w:hAnsi="Times New Roman" w:cs="Times New Roman"/>
      <w:b/>
      <w:bCs/>
      <w:sz w:val="24"/>
      <w:szCs w:val="24"/>
      <w:lang w:val="en-US"/>
    </w:rPr>
  </w:style>
  <w:style w:type="paragraph" w:styleId="NormalWeb">
    <w:name w:val="Normal (Web)"/>
    <w:basedOn w:val="Normal"/>
    <w:uiPriority w:val="99"/>
    <w:semiHidden/>
    <w:unhideWhenUsed/>
    <w:rsid w:val="00846C43"/>
    <w:pPr>
      <w:spacing w:before="100" w:beforeAutospacing="1" w:after="100" w:afterAutospacing="1" w:line="240" w:lineRule="auto"/>
    </w:pPr>
    <w:rPr>
      <w:rFonts w:ascii="Times New Roman" w:hAnsi="Times New Roman"/>
      <w:sz w:val="24"/>
      <w:szCs w:val="24"/>
      <w:lang w:eastAsia="id-ID"/>
    </w:rPr>
  </w:style>
  <w:style w:type="paragraph" w:styleId="BalloonText">
    <w:name w:val="Balloon Text"/>
    <w:basedOn w:val="Normal"/>
    <w:link w:val="BalloonTextChar"/>
    <w:uiPriority w:val="99"/>
    <w:semiHidden/>
    <w:unhideWhenUsed/>
    <w:rsid w:val="00846C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C43"/>
    <w:rPr>
      <w:rFonts w:ascii="Tahoma" w:eastAsia="Times New Roman" w:hAnsi="Tahoma" w:cs="Tahoma"/>
      <w:sz w:val="16"/>
      <w:szCs w:val="16"/>
    </w:rPr>
  </w:style>
  <w:style w:type="character" w:customStyle="1" w:styleId="Heading2Char">
    <w:name w:val="Heading 2 Char"/>
    <w:basedOn w:val="DefaultParagraphFont"/>
    <w:link w:val="Heading2"/>
    <w:uiPriority w:val="9"/>
    <w:rsid w:val="000070E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070E9"/>
    <w:rPr>
      <w:rFonts w:asciiTheme="majorHAnsi" w:eastAsiaTheme="majorEastAsia" w:hAnsiTheme="majorHAnsi" w:cstheme="majorBidi"/>
      <w:b/>
      <w:bCs/>
      <w:color w:val="4F81BD" w:themeColor="accent1"/>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8323</Words>
  <Characters>47445</Characters>
  <Application>Microsoft Office Word</Application>
  <DocSecurity>0</DocSecurity>
  <Lines>395</Lines>
  <Paragraphs>111</Paragraphs>
  <ScaleCrop>false</ScaleCrop>
  <Company/>
  <LinksUpToDate>false</LinksUpToDate>
  <CharactersWithSpaces>556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X43U</dc:creator>
  <cp:lastModifiedBy>ASUSX43U</cp:lastModifiedBy>
  <cp:revision>2</cp:revision>
  <dcterms:created xsi:type="dcterms:W3CDTF">2023-07-19T17:00:00Z</dcterms:created>
  <dcterms:modified xsi:type="dcterms:W3CDTF">2023-07-19T17:00:00Z</dcterms:modified>
</cp:coreProperties>
</file>